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F4A39F" w14:textId="0B5D623F" w:rsidR="001932A9" w:rsidRPr="001932A9" w:rsidRDefault="001932A9">
      <w:pPr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Table S</w:t>
      </w:r>
      <w:r w:rsidR="005418AB">
        <w:rPr>
          <w:rFonts w:ascii="Arial" w:hAnsi="Arial" w:cs="Arial"/>
          <w:sz w:val="24"/>
          <w:szCs w:val="32"/>
        </w:rPr>
        <w:t>1</w:t>
      </w:r>
      <w:r w:rsidR="00721E24">
        <w:rPr>
          <w:rFonts w:ascii="Arial" w:hAnsi="Arial" w:cs="Arial"/>
          <w:sz w:val="24"/>
          <w:szCs w:val="32"/>
        </w:rPr>
        <w:t>7</w:t>
      </w:r>
      <w:r>
        <w:rPr>
          <w:rFonts w:ascii="Arial" w:hAnsi="Arial" w:cs="Arial"/>
          <w:sz w:val="24"/>
          <w:szCs w:val="32"/>
        </w:rPr>
        <w:t>: list of bacterial strains and plasmid used in this study.</w:t>
      </w:r>
    </w:p>
    <w:p w14:paraId="3BA92546" w14:textId="77777777" w:rsidR="001932A9" w:rsidRDefault="001932A9"/>
    <w:tbl>
      <w:tblPr>
        <w:tblStyle w:val="TableGrid"/>
        <w:tblW w:w="9766" w:type="dxa"/>
        <w:jc w:val="center"/>
        <w:tblLook w:val="04A0" w:firstRow="1" w:lastRow="0" w:firstColumn="1" w:lastColumn="0" w:noHBand="0" w:noVBand="1"/>
      </w:tblPr>
      <w:tblGrid>
        <w:gridCol w:w="1918"/>
        <w:gridCol w:w="5382"/>
        <w:gridCol w:w="2466"/>
      </w:tblGrid>
      <w:tr w:rsidR="0029290C" w:rsidRPr="000463CA" w14:paraId="3E27AEB4" w14:textId="77777777" w:rsidTr="00DC76A8">
        <w:trPr>
          <w:trHeight w:val="454"/>
          <w:jc w:val="center"/>
        </w:trPr>
        <w:tc>
          <w:tcPr>
            <w:tcW w:w="19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AD59ED5" w14:textId="77777777" w:rsidR="0029290C" w:rsidRPr="000463CA" w:rsidRDefault="0029290C" w:rsidP="00064A04">
            <w:pPr>
              <w:tabs>
                <w:tab w:val="left" w:pos="271"/>
              </w:tabs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0463CA">
              <w:rPr>
                <w:rFonts w:ascii="Arial" w:hAnsi="Arial" w:cs="Arial"/>
                <w:b/>
                <w:sz w:val="18"/>
                <w:szCs w:val="18"/>
                <w:lang w:val="en-GB"/>
              </w:rPr>
              <w:t>Strain/plasmid</w:t>
            </w:r>
          </w:p>
        </w:tc>
        <w:tc>
          <w:tcPr>
            <w:tcW w:w="538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03B0DD9" w14:textId="77777777" w:rsidR="0029290C" w:rsidRPr="000463CA" w:rsidRDefault="0029290C" w:rsidP="009D6D20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0463CA">
              <w:rPr>
                <w:rFonts w:ascii="Arial" w:hAnsi="Arial" w:cs="Arial"/>
                <w:b/>
                <w:sz w:val="18"/>
                <w:szCs w:val="18"/>
                <w:lang w:val="en-GB"/>
              </w:rPr>
              <w:t>Details</w:t>
            </w:r>
          </w:p>
        </w:tc>
        <w:tc>
          <w:tcPr>
            <w:tcW w:w="24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48F07B6" w14:textId="6417DE9C" w:rsidR="0029290C" w:rsidRPr="000463CA" w:rsidRDefault="00D05A06" w:rsidP="00064A04">
            <w:pPr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/>
                <w:sz w:val="18"/>
                <w:szCs w:val="18"/>
                <w:lang w:val="en-GB"/>
              </w:rPr>
              <w:t>Reference/s</w:t>
            </w:r>
            <w:r w:rsidR="009D6D20">
              <w:rPr>
                <w:rFonts w:ascii="Arial" w:hAnsi="Arial" w:cs="Arial"/>
                <w:b/>
                <w:sz w:val="18"/>
                <w:szCs w:val="18"/>
                <w:lang w:val="en-GB"/>
              </w:rPr>
              <w:t>ource</w:t>
            </w:r>
          </w:p>
        </w:tc>
      </w:tr>
      <w:tr w:rsidR="0029290C" w:rsidRPr="000463CA" w14:paraId="1359A487" w14:textId="77777777" w:rsidTr="00DC76A8">
        <w:trPr>
          <w:jc w:val="center"/>
        </w:trPr>
        <w:tc>
          <w:tcPr>
            <w:tcW w:w="7300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ABBEF1D" w14:textId="77777777" w:rsidR="0029290C" w:rsidRDefault="0029290C" w:rsidP="00064A04">
            <w:pPr>
              <w:tabs>
                <w:tab w:val="left" w:pos="271"/>
              </w:tabs>
              <w:spacing w:after="60"/>
              <w:rPr>
                <w:rFonts w:ascii="Arial" w:hAnsi="Arial" w:cs="Arial"/>
                <w:b/>
                <w:i/>
                <w:sz w:val="18"/>
                <w:szCs w:val="18"/>
                <w:lang w:val="en-GB"/>
              </w:rPr>
            </w:pPr>
          </w:p>
          <w:p w14:paraId="13660436" w14:textId="009B8EA5" w:rsidR="0029290C" w:rsidRPr="000463CA" w:rsidRDefault="0029290C" w:rsidP="00064A04">
            <w:pPr>
              <w:tabs>
                <w:tab w:val="left" w:pos="271"/>
              </w:tabs>
              <w:spacing w:after="60"/>
              <w:rPr>
                <w:rFonts w:ascii="Arial" w:hAnsi="Arial" w:cs="Arial"/>
                <w:i/>
                <w:sz w:val="18"/>
                <w:szCs w:val="18"/>
                <w:lang w:val="en-GB"/>
              </w:rPr>
            </w:pPr>
            <w:r w:rsidRPr="000463CA">
              <w:rPr>
                <w:rFonts w:ascii="Arial" w:hAnsi="Arial" w:cs="Arial"/>
                <w:b/>
                <w:i/>
                <w:sz w:val="18"/>
                <w:szCs w:val="18"/>
                <w:lang w:val="en-GB"/>
              </w:rPr>
              <w:t>E. coli</w:t>
            </w:r>
          </w:p>
        </w:tc>
        <w:tc>
          <w:tcPr>
            <w:tcW w:w="246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BBC56C5" w14:textId="77777777" w:rsidR="0029290C" w:rsidRPr="000463CA" w:rsidRDefault="0029290C" w:rsidP="00064A04">
            <w:pPr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</w:tr>
      <w:tr w:rsidR="0029290C" w:rsidRPr="005D77C0" w14:paraId="118294A9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9842A" w14:textId="77777777" w:rsidR="0029290C" w:rsidRPr="000463CA" w:rsidRDefault="0029290C" w:rsidP="00064A04">
            <w:pPr>
              <w:tabs>
                <w:tab w:val="left" w:pos="271"/>
              </w:tabs>
              <w:spacing w:after="60"/>
              <w:rPr>
                <w:rFonts w:ascii="Arial" w:hAnsi="Arial" w:cs="Arial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sz w:val="18"/>
                <w:szCs w:val="18"/>
                <w:lang w:val="en-GB"/>
              </w:rPr>
              <w:t>DH5</w:t>
            </w:r>
            <w:r>
              <w:rPr>
                <w:rFonts w:ascii="Arial" w:hAnsi="Arial" w:cs="Arial"/>
                <w:sz w:val="18"/>
                <w:szCs w:val="18"/>
                <w:lang w:val="en-GB"/>
              </w:rPr>
              <w:sym w:font="Symbol" w:char="F061"/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03725" w14:textId="0FF26B0C" w:rsidR="0029290C" w:rsidRPr="000463CA" w:rsidRDefault="0029290C" w:rsidP="00064A04">
            <w:pPr>
              <w:spacing w:before="6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5D77C0">
              <w:rPr>
                <w:rFonts w:ascii="Arial" w:hAnsi="Arial" w:cs="Arial"/>
                <w:sz w:val="18"/>
                <w:szCs w:val="18"/>
                <w:lang w:val="en-GB"/>
              </w:rPr>
              <w:t>Standard laboratory cloning strain</w:t>
            </w:r>
            <w:r w:rsidR="00B93478">
              <w:rPr>
                <w:rFonts w:ascii="Arial" w:hAnsi="Arial" w:cs="Arial"/>
                <w:sz w:val="18"/>
                <w:szCs w:val="18"/>
                <w:lang w:val="en-GB"/>
              </w:rPr>
              <w:t>;</w:t>
            </w:r>
            <w:r w:rsidRPr="005D77C0">
              <w:rPr>
                <w:rFonts w:ascii="Arial" w:hAnsi="Arial" w:cs="Arial"/>
                <w:sz w:val="18"/>
                <w:szCs w:val="18"/>
                <w:lang w:val="en-GB"/>
              </w:rPr>
              <w:t xml:space="preserve"> genotype: F- </w:t>
            </w:r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 xml:space="preserve">endA1 glnV44 thi-1 recA1 relA1 gyrA96 </w:t>
            </w:r>
            <w:proofErr w:type="spellStart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>deoR</w:t>
            </w:r>
            <w:proofErr w:type="spellEnd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>nupG</w:t>
            </w:r>
            <w:proofErr w:type="spellEnd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 xml:space="preserve"> Φ80dlacZΔM15 Δ(</w:t>
            </w:r>
            <w:proofErr w:type="spellStart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>lacZYA-</w:t>
            </w:r>
            <w:proofErr w:type="gramStart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>argF</w:t>
            </w:r>
            <w:proofErr w:type="spellEnd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>)U</w:t>
            </w:r>
            <w:proofErr w:type="gramEnd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>169, hsdR17(</w:t>
            </w:r>
            <w:proofErr w:type="spellStart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>rK</w:t>
            </w:r>
            <w:proofErr w:type="spellEnd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 xml:space="preserve">- </w:t>
            </w:r>
            <w:proofErr w:type="spellStart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>mK</w:t>
            </w:r>
            <w:proofErr w:type="spellEnd"/>
            <w:r w:rsidRPr="005D77C0">
              <w:rPr>
                <w:rFonts w:ascii="Arial" w:hAnsi="Arial" w:cs="Arial"/>
                <w:i/>
                <w:sz w:val="18"/>
                <w:szCs w:val="18"/>
                <w:lang w:val="en-GB"/>
              </w:rPr>
              <w:t>+), λ–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051E6" w14:textId="7DBA5A92" w:rsidR="0029290C" w:rsidRPr="00440350" w:rsidRDefault="00904B3E" w:rsidP="00064A04">
            <w:pPr>
              <w:rPr>
                <w:rFonts w:ascii="Arial" w:hAnsi="Arial" w:cs="Arial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  <w:lang w:val="en-GB"/>
              </w:rPr>
              <w:instrText xml:space="preserve"> ADDIN EN.CITE &lt;EndNote&gt;&lt;Cite&gt;&lt;Author&gt;Grant&lt;/Author&gt;&lt;Year&gt;1990&lt;/Year&gt;&lt;RecNum&gt;59&lt;/RecNum&gt;&lt;DisplayText&gt;(1)&lt;/DisplayText&gt;&lt;record&gt;&lt;rec-number&gt;59&lt;/rec-number&gt;&lt;foreign-keys&gt;&lt;key app="EN" db-id="xx5stxaa82zpfoesxd65ptsya0rv2tvfawpw" timestamp="1634656641"&gt;59&lt;/key&gt;&lt;/foreign-keys&gt;&lt;ref-type name="Journal Article"&gt;17&lt;/ref-type&gt;&lt;contributors&gt;&lt;authors&gt;&lt;author&gt;Grant, S. G.&lt;/author&gt;&lt;author&gt;Jessee, J.&lt;/author&gt;&lt;author&gt;Bloom, F. R.&lt;/author&gt;&lt;author&gt;Hanahan, D.&lt;/author&gt;&lt;/authors&gt;&lt;/contributors&gt;&lt;auth-address&gt;Cold Spring Harbor Laboratory, NY 11724.&lt;/auth-address&gt;&lt;titles&gt;&lt;title&gt;Differential plasmid rescue from transgenic mouse DNAs into Escherichia coli methylation-restriction mutants&lt;/title&gt;&lt;secondary-title&gt;Proc Natl Acad Sci U S A&lt;/secondary-title&gt;&lt;/titles&gt;&lt;periodical&gt;&lt;full-title&gt;Proc Natl Acad Sci U S A&lt;/full-title&gt;&lt;/periodical&gt;&lt;pages&gt;4645-9&lt;/pages&gt;&lt;volume&gt;87&lt;/volume&gt;&lt;number&gt;12&lt;/number&gt;&lt;edition&gt;1990/06/01&lt;/edition&gt;&lt;keywords&gt;&lt;keyword&gt;Animals&lt;/keyword&gt;&lt;keyword&gt;Chromosome Mapping&lt;/keyword&gt;&lt;keyword&gt;DNA/*genetics&lt;/keyword&gt;&lt;keyword&gt;DNA Transposable Elements&lt;/keyword&gt;&lt;keyword&gt;Escherichia coli/*genetics&lt;/keyword&gt;&lt;keyword&gt;Genotype&lt;/keyword&gt;&lt;keyword&gt;Methylation&lt;/keyword&gt;&lt;keyword&gt;Mice&lt;/keyword&gt;&lt;keyword&gt;Mice, Transgenic&lt;/keyword&gt;&lt;keyword&gt;*Mutation&lt;/keyword&gt;&lt;keyword&gt;Plasmids/*genetics&lt;/keyword&gt;&lt;keyword&gt;Restriction Mapping&lt;/keyword&gt;&lt;/keywords&gt;&lt;dates&gt;&lt;year&gt;1990&lt;/year&gt;&lt;pub-dates&gt;&lt;date&gt;Jun&lt;/date&gt;&lt;/pub-dates&gt;&lt;/dates&gt;&lt;isbn&gt;0027-8424 (Print)&amp;#xD;0027-8424 (Linking)&lt;/isbn&gt;&lt;accession-num&gt;2162051&lt;/accession-num&gt;&lt;urls&gt;&lt;related-urls&gt;&lt;url&gt;https://www.ncbi.nlm.nih.gov/pubmed/2162051&lt;/url&gt;&lt;/related-urls&gt;&lt;/urls&gt;&lt;custom2&gt;PMC54173&lt;/custom2&gt;&lt;electronic-resource-num&gt;10.1073/pnas.87.12.4645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(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29290C" w:rsidRPr="005D77C0" w14:paraId="11D7C9A1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8DE266" w14:textId="3D7FA371" w:rsidR="0029290C" w:rsidRDefault="00F20FDD" w:rsidP="00064A04">
            <w:pPr>
              <w:tabs>
                <w:tab w:val="left" w:pos="271"/>
              </w:tabs>
              <w:spacing w:after="60"/>
              <w:rPr>
                <w:rFonts w:ascii="Arial" w:hAnsi="Arial" w:cs="Arial"/>
                <w:sz w:val="18"/>
                <w:szCs w:val="18"/>
              </w:rPr>
            </w:pPr>
            <w:r w:rsidRPr="00F20FDD">
              <w:rPr>
                <w:rFonts w:ascii="Arial" w:hAnsi="Arial" w:cs="Arial"/>
                <w:sz w:val="18"/>
                <w:szCs w:val="18"/>
                <w:lang w:val="en-GB"/>
              </w:rPr>
              <w:t>S17-1</w:t>
            </w:r>
            <w:r w:rsidR="007E7835">
              <w:rPr>
                <w:rFonts w:ascii="Arial" w:hAnsi="Arial" w:cs="Arial"/>
                <w:sz w:val="18"/>
                <w:szCs w:val="18"/>
                <w:lang w:val="en-GB"/>
              </w:rPr>
              <w:t xml:space="preserve"> (</w:t>
            </w:r>
            <w:proofErr w:type="spellStart"/>
            <w:r w:rsidR="007E7835">
              <w:rPr>
                <w:rFonts w:ascii="Arial" w:hAnsi="Arial" w:cs="Arial"/>
                <w:sz w:val="18"/>
                <w:szCs w:val="18"/>
                <w:lang w:val="en-GB"/>
              </w:rPr>
              <w:t>λpir</w:t>
            </w:r>
            <w:proofErr w:type="spellEnd"/>
            <w:r w:rsidR="007E7835">
              <w:rPr>
                <w:rFonts w:ascii="Arial" w:hAnsi="Arial" w:cs="Arial"/>
                <w:sz w:val="18"/>
                <w:szCs w:val="18"/>
                <w:lang w:val="en-GB"/>
              </w:rPr>
              <w:t>)</w:t>
            </w:r>
            <w:r w:rsidR="0029290C" w:rsidRPr="00F20FDD">
              <w:rPr>
                <w:rFonts w:ascii="Arial" w:hAnsi="Arial" w:cs="Arial"/>
                <w:sz w:val="18"/>
                <w:szCs w:val="18"/>
                <w:lang w:val="en-GB"/>
              </w:rPr>
              <w:tab/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333614" w14:textId="00E4DBB5" w:rsidR="0029290C" w:rsidRPr="005D77C0" w:rsidRDefault="00F20FDD" w:rsidP="00064A04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F20FDD">
              <w:rPr>
                <w:rFonts w:ascii="Arial" w:hAnsi="Arial" w:cs="Arial"/>
                <w:iCs/>
                <w:sz w:val="18"/>
                <w:szCs w:val="18"/>
              </w:rPr>
              <w:t>Standard laboratory conjugative strain; genotype:</w:t>
            </w:r>
            <w:r w:rsidRPr="00F20FDD">
              <w:rPr>
                <w:rFonts w:ascii="Arial" w:hAnsi="Arial" w:cs="Arial"/>
                <w:i/>
                <w:sz w:val="18"/>
                <w:szCs w:val="18"/>
              </w:rPr>
              <w:t xml:space="preserve"> recA pro hsdR RP4-2-Tc::Mu-Km::Tn7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E5AA2" w14:textId="3302A70E" w:rsidR="00F20FDD" w:rsidRPr="00440350" w:rsidRDefault="007E7835" w:rsidP="00064A04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IZXJyZXJvPC9BdXRob3I+PFllYXI+MTk5MDwvWWVhcj48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IZXJyZXJvPC9BdXRob3I+PFllYXI+MTk5MDwvWWVhcj48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F20FDD" w:rsidRPr="005D77C0" w14:paraId="30AF23C2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7D74E7" w14:textId="5160A896" w:rsidR="00F20FDD" w:rsidRPr="00F20FDD" w:rsidRDefault="00F20FDD" w:rsidP="00064A04">
            <w:pPr>
              <w:tabs>
                <w:tab w:val="left" w:pos="271"/>
              </w:tabs>
              <w:spacing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Theme="minorEastAsia" w:hAnsi="Arial" w:cs="Arial"/>
                <w:lang w:eastAsia="zh-CN"/>
              </w:rPr>
              <w:t>C2925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A7B29" w14:textId="31572EF8" w:rsidR="00F20FDD" w:rsidRPr="00F20FDD" w:rsidRDefault="00C561EA" w:rsidP="00064A04">
            <w:pPr>
              <w:spacing w:before="60"/>
              <w:rPr>
                <w:rFonts w:ascii="Arial" w:hAnsi="Arial" w:cs="Arial"/>
                <w:iCs/>
                <w:sz w:val="18"/>
                <w:szCs w:val="18"/>
              </w:rPr>
            </w:pPr>
            <w:r>
              <w:rPr>
                <w:rFonts w:ascii="Arial" w:hAnsi="Arial" w:cs="Arial"/>
                <w:iCs/>
                <w:sz w:val="18"/>
                <w:szCs w:val="18"/>
              </w:rPr>
              <w:t xml:space="preserve">Dam and Dcm methylation deficient strain; genotype: </w:t>
            </w:r>
            <w:r w:rsidRPr="00C561EA">
              <w:rPr>
                <w:rFonts w:ascii="Arial" w:hAnsi="Arial" w:cs="Arial"/>
                <w:i/>
                <w:sz w:val="18"/>
                <w:szCs w:val="18"/>
              </w:rPr>
              <w:t>ara-14 leuB6 fhuA31 lacY1 tsx78 glnV44 galK2 galT22 mcrA dcm-6 hisG4 rfbD1 R</w:t>
            </w:r>
            <w:r w:rsidRPr="00C561EA">
              <w:rPr>
                <w:rFonts w:ascii="Arial" w:hAnsi="Arial" w:cs="Arial"/>
                <w:iCs/>
                <w:sz w:val="18"/>
                <w:szCs w:val="18"/>
              </w:rPr>
              <w:t>(</w:t>
            </w:r>
            <w:r w:rsidRPr="00C561EA">
              <w:rPr>
                <w:rFonts w:ascii="Arial" w:hAnsi="Arial" w:cs="Arial"/>
                <w:i/>
                <w:sz w:val="18"/>
                <w:szCs w:val="18"/>
              </w:rPr>
              <w:t>zgb210::Tn10</w:t>
            </w:r>
            <w:r w:rsidRPr="00C561EA">
              <w:rPr>
                <w:rFonts w:ascii="Arial" w:hAnsi="Arial" w:cs="Arial"/>
                <w:iCs/>
                <w:sz w:val="18"/>
                <w:szCs w:val="18"/>
              </w:rPr>
              <w:t>) Tet</w:t>
            </w:r>
            <w:r w:rsidRPr="00C561EA">
              <w:rPr>
                <w:rFonts w:ascii="Arial" w:hAnsi="Arial" w:cs="Arial"/>
                <w:iCs/>
                <w:sz w:val="18"/>
                <w:szCs w:val="18"/>
                <w:vertAlign w:val="superscript"/>
              </w:rPr>
              <w:t xml:space="preserve">S </w:t>
            </w:r>
            <w:r w:rsidRPr="00C561EA">
              <w:rPr>
                <w:rFonts w:ascii="Arial" w:hAnsi="Arial" w:cs="Arial"/>
                <w:i/>
                <w:sz w:val="18"/>
                <w:szCs w:val="18"/>
              </w:rPr>
              <w:t>endA1 rspL136</w:t>
            </w:r>
            <w:r w:rsidRPr="00C561EA">
              <w:rPr>
                <w:rFonts w:ascii="Arial" w:hAnsi="Arial" w:cs="Arial"/>
                <w:iCs/>
                <w:sz w:val="18"/>
                <w:szCs w:val="18"/>
              </w:rPr>
              <w:t xml:space="preserve"> (Str</w:t>
            </w:r>
            <w:r w:rsidRPr="00C561EA">
              <w:rPr>
                <w:rFonts w:ascii="Arial" w:hAnsi="Arial" w:cs="Arial"/>
                <w:iCs/>
                <w:sz w:val="18"/>
                <w:szCs w:val="18"/>
                <w:vertAlign w:val="superscript"/>
              </w:rPr>
              <w:t>R</w:t>
            </w:r>
            <w:r w:rsidRPr="00C561EA">
              <w:rPr>
                <w:rFonts w:ascii="Arial" w:hAnsi="Arial" w:cs="Arial"/>
                <w:iCs/>
                <w:sz w:val="18"/>
                <w:szCs w:val="18"/>
              </w:rPr>
              <w:t xml:space="preserve">) </w:t>
            </w:r>
            <w:r w:rsidRPr="00C561EA">
              <w:rPr>
                <w:rFonts w:ascii="Arial" w:hAnsi="Arial" w:cs="Arial"/>
                <w:i/>
                <w:sz w:val="18"/>
                <w:szCs w:val="18"/>
              </w:rPr>
              <w:t>dam13::Tn9</w:t>
            </w:r>
            <w:r w:rsidRPr="00C561EA">
              <w:rPr>
                <w:rFonts w:ascii="Arial" w:hAnsi="Arial" w:cs="Arial"/>
                <w:iCs/>
                <w:sz w:val="18"/>
                <w:szCs w:val="18"/>
              </w:rPr>
              <w:t xml:space="preserve"> (Cam</w:t>
            </w:r>
            <w:r w:rsidRPr="00C561EA">
              <w:rPr>
                <w:rFonts w:ascii="Arial" w:hAnsi="Arial" w:cs="Arial"/>
                <w:iCs/>
                <w:sz w:val="18"/>
                <w:szCs w:val="18"/>
                <w:vertAlign w:val="superscript"/>
              </w:rPr>
              <w:t>R</w:t>
            </w:r>
            <w:r w:rsidRPr="00C561EA">
              <w:rPr>
                <w:rFonts w:ascii="Arial" w:hAnsi="Arial" w:cs="Arial"/>
                <w:iCs/>
                <w:sz w:val="18"/>
                <w:szCs w:val="18"/>
              </w:rPr>
              <w:t xml:space="preserve">) </w:t>
            </w:r>
            <w:r w:rsidRPr="00C561EA">
              <w:rPr>
                <w:rFonts w:ascii="Arial" w:hAnsi="Arial" w:cs="Arial"/>
                <w:i/>
                <w:sz w:val="18"/>
                <w:szCs w:val="18"/>
              </w:rPr>
              <w:t>xylA-5 mtl-1 thi-1 mcrB1 hsdR2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53CB68" w14:textId="4A0C5A6D" w:rsidR="00F20FDD" w:rsidRPr="00F20FDD" w:rsidRDefault="00B93478" w:rsidP="00064A04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B93478">
              <w:rPr>
                <w:rFonts w:ascii="Arial" w:hAnsi="Arial" w:cs="Arial"/>
                <w:sz w:val="18"/>
                <w:szCs w:val="18"/>
              </w:rPr>
              <w:t xml:space="preserve">New </w:t>
            </w:r>
            <w:r>
              <w:rPr>
                <w:rFonts w:ascii="Arial" w:hAnsi="Arial" w:cs="Arial"/>
                <w:sz w:val="18"/>
                <w:szCs w:val="18"/>
              </w:rPr>
              <w:t>England Biolabs, Inc.</w:t>
            </w:r>
          </w:p>
        </w:tc>
      </w:tr>
      <w:tr w:rsidR="0029290C" w:rsidRPr="000463CA" w14:paraId="30CFB886" w14:textId="77777777" w:rsidTr="00DC76A8">
        <w:trPr>
          <w:trHeight w:val="709"/>
          <w:jc w:val="center"/>
        </w:trPr>
        <w:tc>
          <w:tcPr>
            <w:tcW w:w="730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ED1A0" w14:textId="6508928F" w:rsidR="0029290C" w:rsidRPr="000463CA" w:rsidRDefault="00B93478" w:rsidP="00064A04">
            <w:pPr>
              <w:tabs>
                <w:tab w:val="left" w:pos="271"/>
              </w:tabs>
              <w:spacing w:after="60"/>
              <w:rPr>
                <w:rFonts w:ascii="Arial" w:hAnsi="Arial" w:cs="Arial"/>
                <w:i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/>
                <w:i/>
                <w:sz w:val="18"/>
                <w:szCs w:val="18"/>
                <w:lang w:val="en-GB"/>
              </w:rPr>
              <w:t>C. necator</w:t>
            </w:r>
            <w:r w:rsidR="0029290C" w:rsidRPr="000463CA">
              <w:rPr>
                <w:rFonts w:ascii="Arial" w:hAnsi="Arial" w:cs="Arial"/>
                <w:b/>
                <w:i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9C9A14" w14:textId="77777777" w:rsidR="0029290C" w:rsidRPr="00440350" w:rsidRDefault="0029290C" w:rsidP="00064A04">
            <w:pPr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</w:tr>
      <w:tr w:rsidR="0029290C" w:rsidRPr="000463CA" w14:paraId="21C0593B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E6BC8E" w14:textId="754BD1D4" w:rsidR="0029290C" w:rsidRPr="000463CA" w:rsidRDefault="00B93478" w:rsidP="00064A04">
            <w:pPr>
              <w:tabs>
                <w:tab w:val="left" w:pos="271"/>
              </w:tabs>
              <w:spacing w:after="60"/>
              <w:rPr>
                <w:rFonts w:ascii="Arial" w:hAnsi="Arial" w:cs="Arial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sz w:val="18"/>
                <w:szCs w:val="18"/>
                <w:lang w:val="en-GB"/>
              </w:rPr>
              <w:t>H16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DC5F30" w14:textId="70F96BAE" w:rsidR="0029290C" w:rsidRPr="000463CA" w:rsidRDefault="00B93478" w:rsidP="00064A04">
            <w:pPr>
              <w:spacing w:after="60"/>
              <w:jc w:val="both"/>
              <w:rPr>
                <w:rFonts w:ascii="Arial" w:hAnsi="Arial" w:cs="Arial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i/>
                <w:sz w:val="18"/>
                <w:szCs w:val="18"/>
                <w:lang w:val="en-GB"/>
              </w:rPr>
              <w:t xml:space="preserve">C. necator </w:t>
            </w:r>
            <w:r>
              <w:rPr>
                <w:rFonts w:ascii="Arial" w:hAnsi="Arial" w:cs="Arial"/>
                <w:iCs/>
                <w:sz w:val="18"/>
                <w:szCs w:val="18"/>
                <w:lang w:val="en-GB"/>
              </w:rPr>
              <w:t>H16</w:t>
            </w:r>
            <w:r w:rsidR="0029290C" w:rsidRPr="000463CA">
              <w:rPr>
                <w:rFonts w:ascii="Arial" w:hAnsi="Arial" w:cs="Arial"/>
                <w:sz w:val="18"/>
                <w:szCs w:val="18"/>
                <w:lang w:val="en-GB"/>
              </w:rPr>
              <w:t xml:space="preserve"> wild type</w:t>
            </w:r>
            <w:r w:rsidR="006207C2">
              <w:rPr>
                <w:rFonts w:ascii="Arial" w:hAnsi="Arial" w:cs="Arial"/>
                <w:sz w:val="18"/>
                <w:szCs w:val="18"/>
                <w:lang w:val="en-GB"/>
              </w:rPr>
              <w:t xml:space="preserve"> (DSM 428)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3C98D8" w14:textId="73BACC69" w:rsidR="0029290C" w:rsidRPr="00440350" w:rsidRDefault="006207C2" w:rsidP="00064A04">
            <w:pPr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6207C2">
              <w:rPr>
                <w:rFonts w:ascii="Arial" w:hAnsi="Arial" w:cs="Arial"/>
                <w:sz w:val="18"/>
                <w:szCs w:val="18"/>
                <w:lang w:val="en-GB"/>
              </w:rPr>
              <w:t>Leibniz Institute DSMZ-German Collection of Micro-organisms and Cell Cultures, Braunschweig, Germany</w:t>
            </w:r>
          </w:p>
        </w:tc>
      </w:tr>
      <w:tr w:rsidR="0029290C" w:rsidRPr="000463CA" w14:paraId="3B7F8A6A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2C0033" w14:textId="03EEBCD6" w:rsidR="0029290C" w:rsidRPr="005D77C0" w:rsidRDefault="00A77B90" w:rsidP="00064A04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ΔA0792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10A794" w14:textId="4057B7AB" w:rsidR="0029290C" w:rsidRPr="005D77C0" w:rsidRDefault="0029290C" w:rsidP="00064A04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5D77C0">
              <w:rPr>
                <w:rFonts w:ascii="Arial" w:hAnsi="Arial" w:cs="Arial"/>
                <w:sz w:val="18"/>
                <w:szCs w:val="18"/>
              </w:rPr>
              <w:t>Mutant strain carrying the in-f</w:t>
            </w:r>
            <w:r>
              <w:rPr>
                <w:rFonts w:ascii="Arial" w:hAnsi="Arial" w:cs="Arial"/>
                <w:sz w:val="18"/>
                <w:szCs w:val="18"/>
              </w:rPr>
              <w:t xml:space="preserve">rame deletion of the </w:t>
            </w:r>
            <w:r w:rsidR="00A77B90">
              <w:rPr>
                <w:rFonts w:ascii="Arial" w:hAnsi="Arial" w:cs="Arial"/>
                <w:i/>
                <w:sz w:val="18"/>
                <w:szCs w:val="18"/>
              </w:rPr>
              <w:t xml:space="preserve">H16_A0792 </w:t>
            </w:r>
            <w:r w:rsidR="00A77B90">
              <w:rPr>
                <w:rFonts w:ascii="Arial" w:hAnsi="Arial" w:cs="Arial"/>
                <w:iCs/>
                <w:sz w:val="18"/>
                <w:szCs w:val="18"/>
              </w:rPr>
              <w:t>(</w:t>
            </w:r>
            <w:r w:rsidR="00A77B90">
              <w:rPr>
                <w:rFonts w:ascii="Arial" w:hAnsi="Arial" w:cs="Arial"/>
                <w:i/>
                <w:sz w:val="18"/>
                <w:szCs w:val="18"/>
              </w:rPr>
              <w:t>pheA</w:t>
            </w:r>
            <w:r w:rsidR="00A77B90">
              <w:rPr>
                <w:rFonts w:ascii="Arial" w:hAnsi="Arial" w:cs="Arial"/>
                <w:iCs/>
                <w:sz w:val="18"/>
                <w:szCs w:val="18"/>
              </w:rPr>
              <w:t>)</w:t>
            </w:r>
            <w:r w:rsidRPr="005D77C0">
              <w:rPr>
                <w:rFonts w:ascii="Arial" w:hAnsi="Arial" w:cs="Arial"/>
                <w:sz w:val="18"/>
                <w:szCs w:val="18"/>
              </w:rPr>
              <w:t xml:space="preserve"> gene</w:t>
            </w:r>
            <w:r w:rsidR="00A77B90">
              <w:rPr>
                <w:rFonts w:ascii="Arial" w:hAnsi="Arial" w:cs="Arial"/>
                <w:sz w:val="18"/>
                <w:szCs w:val="18"/>
              </w:rPr>
              <w:t>, encoding</w:t>
            </w:r>
            <w:r w:rsidR="00EA51E8">
              <w:rPr>
                <w:rFonts w:ascii="Arial" w:hAnsi="Arial" w:cs="Arial"/>
                <w:sz w:val="18"/>
                <w:szCs w:val="18"/>
              </w:rPr>
              <w:t xml:space="preserve"> a</w:t>
            </w:r>
            <w:r w:rsidR="00A77B90">
              <w:rPr>
                <w:rFonts w:ascii="Arial" w:hAnsi="Arial" w:cs="Arial"/>
                <w:sz w:val="18"/>
                <w:szCs w:val="18"/>
              </w:rPr>
              <w:t xml:space="preserve"> prephenate dehydratase</w:t>
            </w:r>
            <w:r w:rsidRPr="005D77C0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F9A6C5" w14:textId="77777777" w:rsidR="0029290C" w:rsidRPr="00440350" w:rsidRDefault="0029290C" w:rsidP="00064A04">
            <w:pPr>
              <w:rPr>
                <w:rFonts w:ascii="Arial" w:hAnsi="Arial" w:cs="Arial"/>
                <w:sz w:val="18"/>
                <w:szCs w:val="18"/>
              </w:rPr>
            </w:pPr>
            <w:r w:rsidRPr="00440350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  <w:tr w:rsidR="0029290C" w:rsidRPr="000463CA" w14:paraId="1BECD749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EDDCDA" w14:textId="463C4DE9" w:rsidR="0029290C" w:rsidRPr="005D77C0" w:rsidRDefault="00A77B90" w:rsidP="00064A04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ΔA3038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E5098" w14:textId="72714878" w:rsidR="0029290C" w:rsidRPr="005D77C0" w:rsidRDefault="0029290C" w:rsidP="00064A04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5D77C0">
              <w:rPr>
                <w:rFonts w:ascii="Arial" w:hAnsi="Arial" w:cs="Arial"/>
                <w:sz w:val="18"/>
                <w:szCs w:val="18"/>
              </w:rPr>
              <w:t xml:space="preserve">Mutant strain carrying the </w:t>
            </w:r>
            <w:r>
              <w:rPr>
                <w:rFonts w:ascii="Arial" w:hAnsi="Arial" w:cs="Arial"/>
                <w:sz w:val="18"/>
                <w:szCs w:val="18"/>
              </w:rPr>
              <w:t xml:space="preserve">in-frame deletion of the </w:t>
            </w:r>
            <w:r w:rsidR="00A77B90">
              <w:rPr>
                <w:rFonts w:ascii="Arial" w:hAnsi="Arial" w:cs="Arial"/>
                <w:i/>
                <w:sz w:val="18"/>
                <w:szCs w:val="18"/>
              </w:rPr>
              <w:t xml:space="preserve">H16_A3038 </w:t>
            </w:r>
            <w:r w:rsidR="00A77B90">
              <w:rPr>
                <w:rFonts w:ascii="Arial" w:hAnsi="Arial" w:cs="Arial"/>
                <w:iCs/>
                <w:sz w:val="18"/>
                <w:szCs w:val="18"/>
              </w:rPr>
              <w:t>(</w:t>
            </w:r>
            <w:r w:rsidR="00EA51E8">
              <w:rPr>
                <w:rFonts w:ascii="Arial" w:hAnsi="Arial" w:cs="Arial"/>
                <w:i/>
                <w:sz w:val="18"/>
                <w:szCs w:val="18"/>
              </w:rPr>
              <w:t>nadA</w:t>
            </w:r>
            <w:r w:rsidR="00EA51E8">
              <w:rPr>
                <w:rFonts w:ascii="Arial" w:hAnsi="Arial" w:cs="Arial"/>
                <w:iCs/>
                <w:sz w:val="18"/>
                <w:szCs w:val="18"/>
              </w:rPr>
              <w:t>)</w:t>
            </w:r>
            <w:r w:rsidRPr="005D77C0">
              <w:rPr>
                <w:rFonts w:ascii="Arial" w:hAnsi="Arial" w:cs="Arial"/>
                <w:sz w:val="18"/>
                <w:szCs w:val="18"/>
              </w:rPr>
              <w:t xml:space="preserve"> gen</w:t>
            </w:r>
            <w:r>
              <w:rPr>
                <w:rFonts w:ascii="Arial" w:hAnsi="Arial" w:cs="Arial"/>
                <w:sz w:val="18"/>
                <w:szCs w:val="18"/>
              </w:rPr>
              <w:t>e,</w:t>
            </w:r>
            <w:r w:rsidR="00EA51E8">
              <w:rPr>
                <w:rFonts w:ascii="Arial" w:hAnsi="Arial" w:cs="Arial"/>
                <w:sz w:val="18"/>
                <w:szCs w:val="18"/>
              </w:rPr>
              <w:t xml:space="preserve"> encoding a quinolinate synthase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A68FF1" w14:textId="77777777" w:rsidR="0029290C" w:rsidRPr="00440350" w:rsidRDefault="0029290C" w:rsidP="00064A04">
            <w:pPr>
              <w:rPr>
                <w:rFonts w:ascii="Arial" w:hAnsi="Arial" w:cs="Arial"/>
                <w:sz w:val="18"/>
                <w:szCs w:val="18"/>
              </w:rPr>
            </w:pPr>
            <w:r w:rsidRPr="00440350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  <w:tr w:rsidR="0029290C" w:rsidRPr="000463CA" w14:paraId="03575F40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0BD0FA" w14:textId="5BEC292F" w:rsidR="0029290C" w:rsidRPr="005D77C0" w:rsidRDefault="00EA51E8" w:rsidP="00064A04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ΔA3084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5CEF46" w14:textId="7D62FF14" w:rsidR="0029290C" w:rsidRPr="005D77C0" w:rsidRDefault="0029290C" w:rsidP="00064A04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5D77C0">
              <w:rPr>
                <w:rFonts w:ascii="Arial" w:hAnsi="Arial" w:cs="Arial"/>
                <w:sz w:val="18"/>
                <w:szCs w:val="18"/>
              </w:rPr>
              <w:t>Mutant strain carrying the in-f</w:t>
            </w:r>
            <w:r>
              <w:rPr>
                <w:rFonts w:ascii="Arial" w:hAnsi="Arial" w:cs="Arial"/>
                <w:sz w:val="18"/>
                <w:szCs w:val="18"/>
              </w:rPr>
              <w:t xml:space="preserve">rame deletion of the </w:t>
            </w:r>
            <w:r w:rsidR="00EA51E8">
              <w:rPr>
                <w:rFonts w:ascii="Arial" w:hAnsi="Arial" w:cs="Arial"/>
                <w:i/>
                <w:sz w:val="18"/>
                <w:szCs w:val="18"/>
              </w:rPr>
              <w:t xml:space="preserve">H16_A3084 </w:t>
            </w:r>
            <w:r w:rsidR="00EA51E8">
              <w:rPr>
                <w:rFonts w:ascii="Arial" w:hAnsi="Arial" w:cs="Arial"/>
                <w:iCs/>
                <w:sz w:val="18"/>
                <w:szCs w:val="18"/>
              </w:rPr>
              <w:t>(</w:t>
            </w:r>
            <w:r w:rsidR="00EA51E8">
              <w:rPr>
                <w:rFonts w:ascii="Arial" w:hAnsi="Arial" w:cs="Arial"/>
                <w:i/>
                <w:sz w:val="18"/>
                <w:szCs w:val="18"/>
              </w:rPr>
              <w:t>panB</w:t>
            </w:r>
            <w:r w:rsidR="00EA51E8">
              <w:rPr>
                <w:rFonts w:ascii="Arial" w:hAnsi="Arial" w:cs="Arial"/>
                <w:iCs/>
                <w:sz w:val="18"/>
                <w:szCs w:val="18"/>
              </w:rPr>
              <w:t>)</w:t>
            </w:r>
            <w:r>
              <w:rPr>
                <w:rFonts w:ascii="Arial" w:hAnsi="Arial" w:cs="Arial"/>
                <w:sz w:val="18"/>
                <w:szCs w:val="18"/>
              </w:rPr>
              <w:t xml:space="preserve"> gene, </w:t>
            </w:r>
            <w:r w:rsidR="00EA51E8">
              <w:rPr>
                <w:rFonts w:ascii="Arial" w:hAnsi="Arial" w:cs="Arial"/>
                <w:sz w:val="18"/>
                <w:szCs w:val="18"/>
              </w:rPr>
              <w:t xml:space="preserve">encoding a </w:t>
            </w:r>
            <w:r w:rsidR="00EA51E8" w:rsidRPr="00EA51E8">
              <w:rPr>
                <w:rFonts w:ascii="Arial" w:hAnsi="Arial" w:cs="Arial"/>
                <w:sz w:val="18"/>
                <w:szCs w:val="18"/>
              </w:rPr>
              <w:t>3-methyl-2-oxobutanoate hydroxymethyltransferase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540BDA" w14:textId="77777777" w:rsidR="0029290C" w:rsidRPr="00440350" w:rsidRDefault="0029290C" w:rsidP="00064A04">
            <w:pPr>
              <w:rPr>
                <w:rFonts w:ascii="Arial" w:hAnsi="Arial" w:cs="Arial"/>
                <w:sz w:val="18"/>
                <w:szCs w:val="18"/>
              </w:rPr>
            </w:pPr>
            <w:r w:rsidRPr="00440350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  <w:tr w:rsidR="0029290C" w:rsidRPr="000463CA" w14:paraId="3809A6DF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EDBE71" w14:textId="0E96C7E0" w:rsidR="0029290C" w:rsidRPr="005D77C0" w:rsidRDefault="00EA51E8" w:rsidP="00064A04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ΔA3165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AFC4A0" w14:textId="20410D93" w:rsidR="0029290C" w:rsidRPr="005D77C0" w:rsidRDefault="0029290C" w:rsidP="00064A04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5D77C0">
              <w:rPr>
                <w:rFonts w:ascii="Arial" w:hAnsi="Arial" w:cs="Arial"/>
                <w:sz w:val="18"/>
                <w:szCs w:val="18"/>
              </w:rPr>
              <w:t xml:space="preserve">Mutant strain carrying the </w:t>
            </w:r>
            <w:r>
              <w:rPr>
                <w:rFonts w:ascii="Arial" w:hAnsi="Arial" w:cs="Arial"/>
                <w:sz w:val="18"/>
                <w:szCs w:val="18"/>
              </w:rPr>
              <w:t xml:space="preserve">in-frame deletion of the </w:t>
            </w:r>
            <w:r w:rsidR="00EA51E8">
              <w:rPr>
                <w:rFonts w:ascii="Arial" w:hAnsi="Arial" w:cs="Arial"/>
                <w:i/>
                <w:sz w:val="18"/>
                <w:szCs w:val="18"/>
              </w:rPr>
              <w:t xml:space="preserve">H16_A3165 </w:t>
            </w:r>
            <w:r w:rsidR="00EA51E8">
              <w:rPr>
                <w:rFonts w:ascii="Arial" w:hAnsi="Arial" w:cs="Arial"/>
                <w:iCs/>
                <w:sz w:val="18"/>
                <w:szCs w:val="18"/>
              </w:rPr>
              <w:t>(</w:t>
            </w:r>
            <w:r w:rsidR="00EA51E8">
              <w:rPr>
                <w:rFonts w:ascii="Arial" w:hAnsi="Arial" w:cs="Arial"/>
                <w:i/>
                <w:sz w:val="18"/>
                <w:szCs w:val="18"/>
              </w:rPr>
              <w:t>ubiC</w:t>
            </w:r>
            <w:r w:rsidR="00EA51E8">
              <w:rPr>
                <w:rFonts w:ascii="Arial" w:hAnsi="Arial" w:cs="Arial"/>
                <w:iCs/>
                <w:sz w:val="18"/>
                <w:szCs w:val="18"/>
              </w:rPr>
              <w:t>)</w:t>
            </w:r>
            <w:r>
              <w:rPr>
                <w:rFonts w:ascii="Arial" w:hAnsi="Arial" w:cs="Arial"/>
                <w:sz w:val="18"/>
                <w:szCs w:val="18"/>
              </w:rPr>
              <w:t xml:space="preserve"> gene, </w:t>
            </w:r>
            <w:r w:rsidR="00EA51E8">
              <w:rPr>
                <w:rFonts w:ascii="Arial" w:hAnsi="Arial" w:cs="Arial"/>
                <w:sz w:val="18"/>
                <w:szCs w:val="18"/>
              </w:rPr>
              <w:t xml:space="preserve">encoding a </w:t>
            </w:r>
            <w:r w:rsidR="008D4B04" w:rsidRPr="008D4B04">
              <w:rPr>
                <w:rFonts w:ascii="Arial" w:hAnsi="Arial" w:cs="Arial"/>
                <w:sz w:val="18"/>
                <w:szCs w:val="18"/>
              </w:rPr>
              <w:t>chorismate pyruvate-lyase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70438" w14:textId="77777777" w:rsidR="0029290C" w:rsidRPr="00440350" w:rsidRDefault="0029290C" w:rsidP="00064A04">
            <w:pPr>
              <w:rPr>
                <w:rFonts w:ascii="Arial" w:hAnsi="Arial" w:cs="Arial"/>
                <w:sz w:val="18"/>
                <w:szCs w:val="18"/>
              </w:rPr>
            </w:pPr>
            <w:r w:rsidRPr="00440350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  <w:tr w:rsidR="0029290C" w:rsidRPr="000463CA" w14:paraId="2370A75A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537A46" w14:textId="2445D4F9" w:rsidR="0029290C" w:rsidRPr="005D77C0" w:rsidRDefault="008D4B04" w:rsidP="00064A04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ΔA3408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6B149" w14:textId="48851DBE" w:rsidR="0029290C" w:rsidRPr="005D77C0" w:rsidRDefault="0029290C" w:rsidP="00064A04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5D77C0">
              <w:rPr>
                <w:rFonts w:ascii="Arial" w:hAnsi="Arial" w:cs="Arial"/>
                <w:sz w:val="18"/>
                <w:szCs w:val="18"/>
              </w:rPr>
              <w:t xml:space="preserve">Mutant strain carrying the </w:t>
            </w:r>
            <w:r>
              <w:rPr>
                <w:rFonts w:ascii="Arial" w:hAnsi="Arial" w:cs="Arial"/>
                <w:sz w:val="18"/>
                <w:szCs w:val="18"/>
              </w:rPr>
              <w:t xml:space="preserve">in-frame deletion of the </w:t>
            </w:r>
            <w:r w:rsidR="008D4B04">
              <w:rPr>
                <w:rFonts w:ascii="Arial" w:hAnsi="Arial" w:cs="Arial"/>
                <w:i/>
                <w:sz w:val="18"/>
                <w:szCs w:val="18"/>
              </w:rPr>
              <w:t xml:space="preserve">H16_A3408 </w:t>
            </w:r>
            <w:r w:rsidR="008D4B04">
              <w:rPr>
                <w:rFonts w:ascii="Arial" w:hAnsi="Arial" w:cs="Arial"/>
                <w:iCs/>
                <w:sz w:val="18"/>
                <w:szCs w:val="18"/>
              </w:rPr>
              <w:t>(</w:t>
            </w:r>
            <w:r w:rsidR="008D4B04">
              <w:rPr>
                <w:rFonts w:ascii="Arial" w:hAnsi="Arial" w:cs="Arial"/>
                <w:i/>
                <w:sz w:val="18"/>
                <w:szCs w:val="18"/>
              </w:rPr>
              <w:t>hisE</w:t>
            </w:r>
            <w:r w:rsidR="008D4B04">
              <w:rPr>
                <w:rFonts w:ascii="Arial" w:hAnsi="Arial" w:cs="Arial"/>
                <w:iCs/>
                <w:sz w:val="18"/>
                <w:szCs w:val="18"/>
              </w:rPr>
              <w:t>)</w:t>
            </w:r>
            <w:r>
              <w:rPr>
                <w:rFonts w:ascii="Arial" w:hAnsi="Arial" w:cs="Arial"/>
                <w:sz w:val="18"/>
                <w:szCs w:val="18"/>
              </w:rPr>
              <w:t xml:space="preserve"> gene, </w:t>
            </w:r>
            <w:r w:rsidR="008D4B04">
              <w:rPr>
                <w:rFonts w:ascii="Arial" w:hAnsi="Arial" w:cs="Arial"/>
                <w:sz w:val="18"/>
                <w:szCs w:val="18"/>
              </w:rPr>
              <w:t>encoding a p</w:t>
            </w:r>
            <w:r w:rsidR="008D4B04" w:rsidRPr="008D4B04">
              <w:rPr>
                <w:rFonts w:ascii="Arial" w:hAnsi="Arial" w:cs="Arial"/>
                <w:sz w:val="18"/>
                <w:szCs w:val="18"/>
              </w:rPr>
              <w:t>hosphoribosyl-ATP pyrophosphatase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4C1FE7" w14:textId="77777777" w:rsidR="0029290C" w:rsidRPr="00440350" w:rsidRDefault="0029290C" w:rsidP="00064A04">
            <w:pPr>
              <w:rPr>
                <w:rFonts w:ascii="Arial" w:hAnsi="Arial" w:cs="Arial"/>
                <w:sz w:val="18"/>
                <w:szCs w:val="18"/>
              </w:rPr>
            </w:pPr>
            <w:r w:rsidRPr="00440350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  <w:tr w:rsidR="0029290C" w:rsidRPr="000463CA" w14:paraId="1F06F097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D0F7A5" w14:textId="5E9272F2" w:rsidR="0029290C" w:rsidRPr="005D77C0" w:rsidRDefault="008D4B04" w:rsidP="00064A04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ΔA3434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B94782" w14:textId="770F7ACC" w:rsidR="0029290C" w:rsidRPr="005D77C0" w:rsidRDefault="008D4B04" w:rsidP="00064A04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</w:t>
            </w:r>
            <w:r w:rsidR="0029290C" w:rsidRPr="005D77C0">
              <w:rPr>
                <w:rFonts w:ascii="Arial" w:hAnsi="Arial" w:cs="Arial"/>
                <w:sz w:val="18"/>
                <w:szCs w:val="18"/>
              </w:rPr>
              <w:t>utant strain carrying the in-</w:t>
            </w:r>
            <w:r w:rsidR="0029290C">
              <w:rPr>
                <w:rFonts w:ascii="Arial" w:hAnsi="Arial" w:cs="Arial"/>
                <w:sz w:val="18"/>
                <w:szCs w:val="18"/>
              </w:rPr>
              <w:t xml:space="preserve">frame deletion of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434  </w:t>
            </w:r>
            <w:r>
              <w:rPr>
                <w:rFonts w:ascii="Arial" w:hAnsi="Arial" w:cs="Arial"/>
                <w:sz w:val="18"/>
                <w:szCs w:val="18"/>
              </w:rPr>
              <w:t>(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aroB</w:t>
            </w:r>
            <w:r>
              <w:rPr>
                <w:rFonts w:ascii="Arial" w:hAnsi="Arial" w:cs="Arial"/>
                <w:sz w:val="18"/>
                <w:szCs w:val="18"/>
              </w:rPr>
              <w:t xml:space="preserve">) gene, encoding a </w:t>
            </w:r>
            <w:r w:rsidRPr="008D4B04">
              <w:rPr>
                <w:rFonts w:ascii="Arial" w:hAnsi="Arial" w:cs="Arial"/>
                <w:sz w:val="18"/>
                <w:szCs w:val="18"/>
              </w:rPr>
              <w:t>3-dehydroquinate synthase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94CDF" w14:textId="77777777" w:rsidR="0029290C" w:rsidRPr="00440350" w:rsidRDefault="0029290C" w:rsidP="00064A04">
            <w:pPr>
              <w:rPr>
                <w:rFonts w:ascii="Arial" w:hAnsi="Arial" w:cs="Arial"/>
                <w:sz w:val="18"/>
                <w:szCs w:val="18"/>
              </w:rPr>
            </w:pPr>
            <w:r w:rsidRPr="00440350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  <w:tr w:rsidR="0029290C" w:rsidRPr="000463CA" w14:paraId="37E9B6CD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8AB99D" w14:textId="77777777" w:rsidR="0029290C" w:rsidRPr="000463CA" w:rsidRDefault="0029290C" w:rsidP="00064A04">
            <w:pPr>
              <w:tabs>
                <w:tab w:val="left" w:pos="271"/>
              </w:tabs>
              <w:spacing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0463CA">
              <w:rPr>
                <w:rFonts w:ascii="Arial" w:hAnsi="Arial" w:cs="Arial"/>
                <w:b/>
                <w:sz w:val="18"/>
                <w:szCs w:val="18"/>
              </w:rPr>
              <w:t>Plasmids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FFA17C" w14:textId="77777777" w:rsidR="0029290C" w:rsidRPr="000463CA" w:rsidRDefault="0029290C" w:rsidP="00064A04">
            <w:pPr>
              <w:spacing w:after="60"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E31001" w14:textId="77777777" w:rsidR="0029290C" w:rsidRPr="00440350" w:rsidRDefault="0029290C" w:rsidP="00064A04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9290C" w:rsidRPr="000463CA" w14:paraId="4F5B43AA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E61BAA" w14:textId="22B958F6" w:rsidR="0029290C" w:rsidRPr="0040073E" w:rsidRDefault="0029290C" w:rsidP="00064A04">
            <w:pPr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D05A06">
              <w:rPr>
                <w:rFonts w:ascii="Arial" w:hAnsi="Arial" w:cs="Arial"/>
                <w:sz w:val="18"/>
                <w:szCs w:val="18"/>
                <w:lang w:val="en-GB"/>
              </w:rPr>
              <w:t>p</w:t>
            </w:r>
            <w:r w:rsidR="00D05A06">
              <w:rPr>
                <w:rFonts w:ascii="Arial" w:hAnsi="Arial" w:cs="Arial"/>
                <w:sz w:val="18"/>
                <w:szCs w:val="18"/>
                <w:lang w:val="en-GB"/>
              </w:rPr>
              <w:t>MTL70115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035ED" w14:textId="09B3C59B" w:rsidR="0029290C" w:rsidRPr="008D62BF" w:rsidRDefault="00D05A06" w:rsidP="00064A04">
            <w:pPr>
              <w:jc w:val="both"/>
              <w:rPr>
                <w:rFonts w:ascii="Arial" w:hAnsi="Arial" w:cs="Arial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sz w:val="18"/>
                <w:szCs w:val="18"/>
                <w:lang w:val="en-GB"/>
              </w:rPr>
              <w:t xml:space="preserve">Suicide transposon delivery vector carrying the </w:t>
            </w:r>
            <w:proofErr w:type="spellStart"/>
            <w:r>
              <w:rPr>
                <w:rFonts w:ascii="Arial" w:hAnsi="Arial" w:cs="Arial"/>
                <w:i/>
                <w:iCs/>
                <w:sz w:val="18"/>
                <w:szCs w:val="18"/>
                <w:lang w:val="en-GB"/>
              </w:rPr>
              <w:t>tnpA</w:t>
            </w:r>
            <w:proofErr w:type="spellEnd"/>
            <w:r>
              <w:rPr>
                <w:rFonts w:ascii="Arial" w:hAnsi="Arial" w:cs="Arial"/>
                <w:i/>
                <w:iCs/>
                <w:sz w:val="18"/>
                <w:szCs w:val="18"/>
                <w:lang w:val="en-GB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  <w:lang w:val="en-GB"/>
              </w:rPr>
              <w:t>transposase-encoding gene and the miniTn</w:t>
            </w:r>
            <w:proofErr w:type="gramStart"/>
            <w:r>
              <w:rPr>
                <w:rFonts w:ascii="Arial" w:hAnsi="Arial" w:cs="Arial"/>
                <w:sz w:val="18"/>
                <w:szCs w:val="18"/>
                <w:lang w:val="en-GB"/>
              </w:rPr>
              <w:t>5</w:t>
            </w:r>
            <w:r w:rsidR="008D62BF">
              <w:rPr>
                <w:rFonts w:ascii="Arial" w:hAnsi="Arial" w:cs="Arial"/>
                <w:i/>
                <w:iCs/>
                <w:sz w:val="18"/>
                <w:szCs w:val="18"/>
                <w:lang w:val="en-GB"/>
              </w:rPr>
              <w:t>::</w:t>
            </w:r>
            <w:proofErr w:type="spellStart"/>
            <w:proofErr w:type="gramEnd"/>
            <w:r w:rsidR="008D62BF">
              <w:rPr>
                <w:rFonts w:ascii="Arial" w:hAnsi="Arial" w:cs="Arial"/>
                <w:i/>
                <w:iCs/>
                <w:sz w:val="18"/>
                <w:szCs w:val="18"/>
                <w:lang w:val="en-GB"/>
              </w:rPr>
              <w:t>tetA</w:t>
            </w:r>
            <w:proofErr w:type="spellEnd"/>
            <w:r w:rsidR="008D62BF">
              <w:rPr>
                <w:rFonts w:ascii="Arial" w:hAnsi="Arial" w:cs="Arial"/>
                <w:i/>
                <w:iCs/>
                <w:sz w:val="18"/>
                <w:szCs w:val="18"/>
                <w:lang w:val="en-GB"/>
              </w:rPr>
              <w:t xml:space="preserve"> </w:t>
            </w:r>
            <w:r w:rsidR="008D62BF">
              <w:rPr>
                <w:rFonts w:ascii="Arial" w:hAnsi="Arial" w:cs="Arial"/>
                <w:sz w:val="18"/>
                <w:szCs w:val="18"/>
                <w:lang w:val="en-GB"/>
              </w:rPr>
              <w:t>transposon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E1B7F6" w14:textId="77777777" w:rsidR="0029290C" w:rsidRPr="00440350" w:rsidRDefault="00DC1A3C" w:rsidP="00064A04">
            <w:pPr>
              <w:rPr>
                <w:rFonts w:ascii="Arial" w:hAnsi="Arial" w:cs="Arial"/>
                <w:sz w:val="18"/>
                <w:szCs w:val="18"/>
              </w:rPr>
            </w:pPr>
            <w:hyperlink w:anchor="_ENREF_30" w:tooltip="Ryan, 2006 #12" w:history="1">
              <w:r w:rsidR="0029290C" w:rsidRPr="00440350">
                <w:rPr>
                  <w:rFonts w:ascii="Arial" w:hAnsi="Arial" w:cs="Arial"/>
                  <w:sz w:val="18"/>
                  <w:szCs w:val="18"/>
                </w:rPr>
                <w:t>This</w:t>
              </w:r>
            </w:hyperlink>
            <w:r w:rsidR="0029290C" w:rsidRPr="00440350">
              <w:rPr>
                <w:rFonts w:ascii="Arial" w:hAnsi="Arial" w:cs="Arial"/>
                <w:sz w:val="18"/>
                <w:szCs w:val="18"/>
              </w:rPr>
              <w:t xml:space="preserve"> study</w:t>
            </w:r>
          </w:p>
        </w:tc>
      </w:tr>
      <w:tr w:rsidR="008D62BF" w:rsidRPr="000463CA" w14:paraId="7ED245EB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982D58" w14:textId="17C3883F" w:rsidR="008D62BF" w:rsidRPr="00D05A06" w:rsidRDefault="008D62BF" w:rsidP="00064A04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706</w:t>
            </w:r>
            <w:r w:rsidR="000B6D5A">
              <w:rPr>
                <w:rFonts w:ascii="Arial" w:hAnsi="Arial" w:cs="Arial"/>
                <w:sz w:val="18"/>
                <w:szCs w:val="18"/>
              </w:rPr>
              <w:t>2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  <w:r w:rsidR="000B6D5A">
              <w:rPr>
                <w:rFonts w:ascii="Arial" w:hAnsi="Arial" w:cs="Arial"/>
                <w:sz w:val="18"/>
                <w:szCs w:val="18"/>
              </w:rPr>
              <w:t>-SacB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104E94" w14:textId="27CEA3D2" w:rsidR="008D62BF" w:rsidRPr="00A965E1" w:rsidRDefault="00A965E1" w:rsidP="00064A04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Suicide modular vector used for deletion of genes in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C. necator</w:t>
            </w:r>
            <w:r>
              <w:rPr>
                <w:rFonts w:ascii="Arial" w:hAnsi="Arial" w:cs="Arial"/>
                <w:sz w:val="18"/>
                <w:szCs w:val="18"/>
              </w:rPr>
              <w:t xml:space="preserve">; carries the antibiotic resistance gen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tetA </w:t>
            </w:r>
            <w:r>
              <w:rPr>
                <w:rFonts w:ascii="Arial" w:hAnsi="Arial" w:cs="Arial"/>
                <w:sz w:val="18"/>
                <w:szCs w:val="18"/>
              </w:rPr>
              <w:t xml:space="preserve">and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sacB </w:t>
            </w:r>
            <w:r>
              <w:rPr>
                <w:rFonts w:ascii="Arial" w:hAnsi="Arial" w:cs="Arial"/>
                <w:sz w:val="18"/>
                <w:szCs w:val="18"/>
              </w:rPr>
              <w:t>gene as a counter-selection marker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A353C9" w14:textId="0A7B24CF" w:rsidR="008D62BF" w:rsidRDefault="001932A9" w:rsidP="001932A9">
            <w:r>
              <w:fldChar w:fldCharType="begin"/>
            </w:r>
            <w:r w:rsidR="007E7835">
              <w:instrText xml:space="preserve"> ADDIN EN.CITE &lt;EndNote&gt;&lt;Cite&gt;&lt;Author&gt;Ehsaan&lt;/Author&gt;&lt;Year&gt;2021&lt;/Year&gt;&lt;RecNum&gt;57&lt;/RecNum&gt;&lt;DisplayText&gt;(3)&lt;/DisplayText&gt;&lt;record&gt;&lt;rec-number&gt;57&lt;/rec-number&gt;&lt;foreign-keys&gt;&lt;key app="EN" db-id="xx5stxaa82zpfoesxd65ptsya0rv2tvfawpw" timestamp="1634210125" guid="9e4bcd52-0187-427a-b6c3-99bde02c4901"&gt;57&lt;/key&gt;&lt;/foreign-keys&gt;&lt;ref-type name="Journal Article"&gt;17&lt;/ref-type&gt;&lt;contributors&gt;&lt;authors&gt;&lt;author&gt;Ehsaan, M.&lt;/author&gt;&lt;author&gt;Baker, J.&lt;/author&gt;&lt;author&gt;Kovacs, K.&lt;/author&gt;&lt;author&gt;Malys, N.&lt;/author&gt;&lt;author&gt;Minton, N. P.&lt;/author&gt;&lt;/authors&gt;&lt;/contributors&gt;&lt;auth-address&gt;BBSRC/EPSRC Synthetic Biology Research Centre (SBRC), School of Life Sciences, Centre for Biomolecular Sciences, The University of Nottingham, Nottingham NG7 2RD, United Kingdom.&amp;#xD;BBSRC/EPSRC Synthetic Biology Research Centre (SBRC), School of Life Sciences, Centre for Biomolecular Sciences, The University of Nottingham, Nottingham NG7 2RD, United Kingdom. Electronic address: nigel.minton@nottingham.ac.uk.&lt;/auth-address&gt;&lt;titles&gt;&lt;title&gt;The pMTL70000 modular, plasmid vector series for strain engineering in Cupriavidus necator H16&lt;/title&gt;&lt;secondary-title&gt;J Microbiol Methods&lt;/secondary-title&gt;&lt;/titles&gt;&lt;periodical&gt;&lt;full-title&gt;J Microbiol Methods&lt;/full-title&gt;&lt;/periodical&gt;&lt;pages&gt;106323&lt;/pages&gt;&lt;volume&gt;189&lt;/volume&gt;&lt;edition&gt;2021/09/11&lt;/edition&gt;&lt;keywords&gt;&lt;keyword&gt;*Cupriavidus necator H16&lt;/keyword&gt;&lt;keyword&gt;*Modular vector&lt;/keyword&gt;&lt;keyword&gt;*Plasmid copy number&lt;/keyword&gt;&lt;keyword&gt;*Segregational stability&lt;/keyword&gt;&lt;keyword&gt;*Transformation&lt;/keyword&gt;&lt;keyword&gt;*pMTL70000 series&lt;/keyword&gt;&lt;/keywords&gt;&lt;dates&gt;&lt;year&gt;2021&lt;/year&gt;&lt;pub-dates&gt;&lt;date&gt;Oct&lt;/date&gt;&lt;/pub-dates&gt;&lt;/dates&gt;&lt;isbn&gt;1872-8359 (Electronic)&amp;#xD;0167-7012 (Linking)&lt;/isbn&gt;&lt;accession-num&gt;34506812&lt;/accession-num&gt;&lt;urls&gt;&lt;related-urls&gt;&lt;url&gt;https://www.ncbi.nlm.nih.gov/pubmed/34506812&lt;/url&gt;&lt;/related-urls&gt;&lt;/urls&gt;&lt;custom2&gt;PMC8482281&lt;/custom2&gt;&lt;electronic-resource-num&gt;10.1016/j.mimet.2021.106323&lt;/electronic-resource-num&gt;&lt;/record&gt;&lt;/Cite&gt;&lt;/EndNote&gt;</w:instrText>
            </w:r>
            <w:r>
              <w:fldChar w:fldCharType="separate"/>
            </w:r>
            <w:r w:rsidR="007E7835">
              <w:rPr>
                <w:noProof/>
              </w:rPr>
              <w:t>(3)</w:t>
            </w:r>
            <w:r>
              <w:fldChar w:fldCharType="end"/>
            </w:r>
          </w:p>
        </w:tc>
      </w:tr>
      <w:tr w:rsidR="00A965E1" w:rsidRPr="000463CA" w14:paraId="5262F6A0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12EE5" w14:textId="76510A64" w:rsidR="00A965E1" w:rsidRDefault="00DC76A8" w:rsidP="00064A04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706</w:t>
            </w:r>
            <w:r w:rsidR="000B6D5A">
              <w:rPr>
                <w:rFonts w:ascii="Arial" w:hAnsi="Arial" w:cs="Arial"/>
                <w:sz w:val="18"/>
                <w:szCs w:val="18"/>
              </w:rPr>
              <w:t>2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  <w:r w:rsidR="000B6D5A">
              <w:rPr>
                <w:rFonts w:ascii="Arial" w:hAnsi="Arial" w:cs="Arial"/>
                <w:sz w:val="18"/>
                <w:szCs w:val="18"/>
              </w:rPr>
              <w:t>-SacB</w:t>
            </w:r>
            <w:r>
              <w:rPr>
                <w:rFonts w:ascii="Arial" w:hAnsi="Arial" w:cs="Arial"/>
                <w:sz w:val="18"/>
                <w:szCs w:val="18"/>
              </w:rPr>
              <w:t>::ΔA0792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B0FC3A" w14:textId="494F805E" w:rsidR="00A965E1" w:rsidRPr="00DC76A8" w:rsidRDefault="00DC76A8" w:rsidP="00064A04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</w:t>
            </w:r>
            <w:r w:rsidR="000B6D5A">
              <w:rPr>
                <w:rFonts w:ascii="Arial" w:hAnsi="Arial" w:cs="Arial"/>
                <w:sz w:val="18"/>
                <w:szCs w:val="18"/>
              </w:rPr>
              <w:t>70621-SacB</w:t>
            </w:r>
            <w:r>
              <w:rPr>
                <w:rFonts w:ascii="Arial" w:hAnsi="Arial" w:cs="Arial"/>
                <w:sz w:val="18"/>
                <w:szCs w:val="18"/>
              </w:rPr>
              <w:t xml:space="preserve"> derivative for deletion of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0792 </w:t>
            </w:r>
            <w:r>
              <w:rPr>
                <w:rFonts w:ascii="Arial" w:hAnsi="Arial" w:cs="Arial"/>
                <w:sz w:val="18"/>
                <w:szCs w:val="18"/>
              </w:rPr>
              <w:t>(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pheA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C93E2C" w14:textId="23A57D9D" w:rsidR="00A965E1" w:rsidRPr="00A965E1" w:rsidRDefault="00DC76A8" w:rsidP="00064A04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DC76A8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  <w:tr w:rsidR="00DC76A8" w:rsidRPr="000463CA" w14:paraId="36598EA9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C1F24" w14:textId="3521A5EB" w:rsidR="00DC76A8" w:rsidRDefault="00DC76A8" w:rsidP="00DC76A8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</w:t>
            </w:r>
            <w:r w:rsidR="000B6D5A">
              <w:rPr>
                <w:rFonts w:ascii="Arial" w:hAnsi="Arial" w:cs="Arial"/>
                <w:sz w:val="18"/>
                <w:szCs w:val="18"/>
              </w:rPr>
              <w:t>70621-SacB</w:t>
            </w:r>
            <w:r>
              <w:rPr>
                <w:rFonts w:ascii="Arial" w:hAnsi="Arial" w:cs="Arial"/>
                <w:sz w:val="18"/>
                <w:szCs w:val="18"/>
              </w:rPr>
              <w:t>::ΔA3038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C37780" w14:textId="46191120" w:rsidR="00DC76A8" w:rsidRDefault="00DC76A8" w:rsidP="00DC76A8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</w:t>
            </w:r>
            <w:r w:rsidR="000B6D5A">
              <w:rPr>
                <w:rFonts w:ascii="Arial" w:hAnsi="Arial" w:cs="Arial"/>
                <w:sz w:val="18"/>
                <w:szCs w:val="18"/>
              </w:rPr>
              <w:t>70621-SacB</w:t>
            </w:r>
            <w:r>
              <w:rPr>
                <w:rFonts w:ascii="Arial" w:hAnsi="Arial" w:cs="Arial"/>
                <w:sz w:val="18"/>
                <w:szCs w:val="18"/>
              </w:rPr>
              <w:t xml:space="preserve"> derivative for deletion of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038 </w:t>
            </w:r>
            <w:r>
              <w:rPr>
                <w:rFonts w:ascii="Arial" w:hAnsi="Arial" w:cs="Arial"/>
                <w:sz w:val="18"/>
                <w:szCs w:val="18"/>
              </w:rPr>
              <w:t>(nad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A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CC5805" w14:textId="5679B6B6" w:rsidR="00DC76A8" w:rsidRPr="00A965E1" w:rsidRDefault="00DC76A8" w:rsidP="00DC76A8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DC76A8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  <w:tr w:rsidR="00DC76A8" w:rsidRPr="000463CA" w14:paraId="52E53FA8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2C019A" w14:textId="4C06F0F5" w:rsidR="00DC76A8" w:rsidRDefault="00DC76A8" w:rsidP="00DC76A8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lastRenderedPageBreak/>
              <w:t>pMTL</w:t>
            </w:r>
            <w:r w:rsidR="000B6D5A">
              <w:rPr>
                <w:rFonts w:ascii="Arial" w:hAnsi="Arial" w:cs="Arial"/>
                <w:sz w:val="18"/>
                <w:szCs w:val="18"/>
              </w:rPr>
              <w:t>70621-SacB</w:t>
            </w:r>
            <w:r>
              <w:rPr>
                <w:rFonts w:ascii="Arial" w:hAnsi="Arial" w:cs="Arial"/>
                <w:sz w:val="18"/>
                <w:szCs w:val="18"/>
              </w:rPr>
              <w:t>::ΔA3084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4623BF" w14:textId="3ACEB202" w:rsidR="00DC76A8" w:rsidRDefault="00DC76A8" w:rsidP="00DC76A8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</w:t>
            </w:r>
            <w:r w:rsidR="000B6D5A">
              <w:rPr>
                <w:rFonts w:ascii="Arial" w:hAnsi="Arial" w:cs="Arial"/>
                <w:sz w:val="18"/>
                <w:szCs w:val="18"/>
              </w:rPr>
              <w:t>70621-SacB</w:t>
            </w:r>
            <w:r>
              <w:rPr>
                <w:rFonts w:ascii="Arial" w:hAnsi="Arial" w:cs="Arial"/>
                <w:sz w:val="18"/>
                <w:szCs w:val="18"/>
              </w:rPr>
              <w:t xml:space="preserve"> derivative for deletion of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084 </w:t>
            </w:r>
            <w:r>
              <w:rPr>
                <w:rFonts w:ascii="Arial" w:hAnsi="Arial" w:cs="Arial"/>
                <w:sz w:val="18"/>
                <w:szCs w:val="18"/>
              </w:rPr>
              <w:t>(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panB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63613" w14:textId="43ACE09B" w:rsidR="00DC76A8" w:rsidRPr="00A965E1" w:rsidRDefault="00DC76A8" w:rsidP="00DC76A8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DC76A8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  <w:tr w:rsidR="00DC76A8" w:rsidRPr="000463CA" w14:paraId="2A07A404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F27EF" w14:textId="7604BF0F" w:rsidR="00DC76A8" w:rsidRDefault="00DC76A8" w:rsidP="00DC76A8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</w:t>
            </w:r>
            <w:r w:rsidR="000B6D5A">
              <w:rPr>
                <w:rFonts w:ascii="Arial" w:hAnsi="Arial" w:cs="Arial"/>
                <w:sz w:val="18"/>
                <w:szCs w:val="18"/>
              </w:rPr>
              <w:t>70621-SacB</w:t>
            </w:r>
            <w:r>
              <w:rPr>
                <w:rFonts w:ascii="Arial" w:hAnsi="Arial" w:cs="Arial"/>
                <w:sz w:val="18"/>
                <w:szCs w:val="18"/>
              </w:rPr>
              <w:t>::ΔA3165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DBC781" w14:textId="602E022C" w:rsidR="00DC76A8" w:rsidRDefault="00DC76A8" w:rsidP="00DC76A8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</w:t>
            </w:r>
            <w:r w:rsidR="000B6D5A">
              <w:rPr>
                <w:rFonts w:ascii="Arial" w:hAnsi="Arial" w:cs="Arial"/>
                <w:sz w:val="18"/>
                <w:szCs w:val="18"/>
              </w:rPr>
              <w:t>70621-SacB</w:t>
            </w:r>
            <w:r>
              <w:rPr>
                <w:rFonts w:ascii="Arial" w:hAnsi="Arial" w:cs="Arial"/>
                <w:sz w:val="18"/>
                <w:szCs w:val="18"/>
              </w:rPr>
              <w:t xml:space="preserve"> derivative for deletion of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165 </w:t>
            </w: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Pr="00DC76A8">
              <w:rPr>
                <w:rFonts w:ascii="Arial" w:hAnsi="Arial" w:cs="Arial"/>
                <w:i/>
                <w:iCs/>
                <w:sz w:val="18"/>
                <w:szCs w:val="18"/>
              </w:rPr>
              <w:t>ubiC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164E0" w14:textId="5DBCDAD2" w:rsidR="00DC76A8" w:rsidRPr="00A965E1" w:rsidRDefault="00DC76A8" w:rsidP="00DC76A8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DC76A8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  <w:tr w:rsidR="00DC76A8" w:rsidRPr="000463CA" w14:paraId="5E24D249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4105CB" w14:textId="50D50A35" w:rsidR="00DC76A8" w:rsidRDefault="00DC76A8" w:rsidP="00DC76A8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</w:t>
            </w:r>
            <w:r w:rsidR="000B6D5A">
              <w:rPr>
                <w:rFonts w:ascii="Arial" w:hAnsi="Arial" w:cs="Arial"/>
                <w:sz w:val="18"/>
                <w:szCs w:val="18"/>
              </w:rPr>
              <w:t>70621-SacB</w:t>
            </w:r>
            <w:r>
              <w:rPr>
                <w:rFonts w:ascii="Arial" w:hAnsi="Arial" w:cs="Arial"/>
                <w:sz w:val="18"/>
                <w:szCs w:val="18"/>
              </w:rPr>
              <w:t>::ΔA3408</w:t>
            </w:r>
          </w:p>
        </w:tc>
        <w:tc>
          <w:tcPr>
            <w:tcW w:w="53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881576" w14:textId="3E4FD8EA" w:rsidR="00DC76A8" w:rsidRDefault="00DC76A8" w:rsidP="00DC76A8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</w:t>
            </w:r>
            <w:r w:rsidR="000B6D5A">
              <w:rPr>
                <w:rFonts w:ascii="Arial" w:hAnsi="Arial" w:cs="Arial"/>
                <w:sz w:val="18"/>
                <w:szCs w:val="18"/>
              </w:rPr>
              <w:t>70621-SacB</w:t>
            </w:r>
            <w:r>
              <w:rPr>
                <w:rFonts w:ascii="Arial" w:hAnsi="Arial" w:cs="Arial"/>
                <w:sz w:val="18"/>
                <w:szCs w:val="18"/>
              </w:rPr>
              <w:t xml:space="preserve"> derivative for deletion of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408 </w:t>
            </w:r>
            <w:r>
              <w:rPr>
                <w:rFonts w:ascii="Arial" w:hAnsi="Arial" w:cs="Arial"/>
                <w:sz w:val="18"/>
                <w:szCs w:val="18"/>
              </w:rPr>
              <w:t>(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hisE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AC2C1A" w14:textId="2EE54085" w:rsidR="00DC76A8" w:rsidRPr="00A965E1" w:rsidRDefault="00DC76A8" w:rsidP="00DC76A8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DC76A8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  <w:tr w:rsidR="00DC76A8" w:rsidRPr="000463CA" w14:paraId="5DBA2C44" w14:textId="77777777" w:rsidTr="00DC76A8">
        <w:trPr>
          <w:trHeight w:val="709"/>
          <w:jc w:val="center"/>
        </w:trPr>
        <w:tc>
          <w:tcPr>
            <w:tcW w:w="191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087DBAE" w14:textId="21207D7F" w:rsidR="00DC76A8" w:rsidRDefault="00DC76A8" w:rsidP="00DC76A8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</w:t>
            </w:r>
            <w:r w:rsidR="000B6D5A">
              <w:rPr>
                <w:rFonts w:ascii="Arial" w:hAnsi="Arial" w:cs="Arial"/>
                <w:sz w:val="18"/>
                <w:szCs w:val="18"/>
              </w:rPr>
              <w:t>70621-SacB</w:t>
            </w:r>
            <w:r>
              <w:rPr>
                <w:rFonts w:ascii="Arial" w:hAnsi="Arial" w:cs="Arial"/>
                <w:sz w:val="18"/>
                <w:szCs w:val="18"/>
              </w:rPr>
              <w:t>::ΔA3434</w:t>
            </w:r>
          </w:p>
        </w:tc>
        <w:tc>
          <w:tcPr>
            <w:tcW w:w="538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703A63D" w14:textId="6E5ABFA5" w:rsidR="00DC76A8" w:rsidRDefault="00DC76A8" w:rsidP="00DC76A8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MTL</w:t>
            </w:r>
            <w:r w:rsidR="000B6D5A">
              <w:rPr>
                <w:rFonts w:ascii="Arial" w:hAnsi="Arial" w:cs="Arial"/>
                <w:sz w:val="18"/>
                <w:szCs w:val="18"/>
              </w:rPr>
              <w:t>70621-SacB</w:t>
            </w:r>
            <w:r>
              <w:rPr>
                <w:rFonts w:ascii="Arial" w:hAnsi="Arial" w:cs="Arial"/>
                <w:sz w:val="18"/>
                <w:szCs w:val="18"/>
              </w:rPr>
              <w:t xml:space="preserve"> derivative for deletion of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434 </w:t>
            </w:r>
            <w:r>
              <w:rPr>
                <w:rFonts w:ascii="Arial" w:hAnsi="Arial" w:cs="Arial"/>
                <w:sz w:val="18"/>
                <w:szCs w:val="18"/>
              </w:rPr>
              <w:t>(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aroB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20D27BC" w14:textId="3E3D62DA" w:rsidR="00DC76A8" w:rsidRPr="00A965E1" w:rsidRDefault="00DC76A8" w:rsidP="00DC76A8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DC76A8">
              <w:rPr>
                <w:rFonts w:ascii="Arial" w:hAnsi="Arial" w:cs="Arial"/>
                <w:sz w:val="18"/>
                <w:szCs w:val="18"/>
              </w:rPr>
              <w:t>This study</w:t>
            </w:r>
          </w:p>
        </w:tc>
      </w:tr>
    </w:tbl>
    <w:p w14:paraId="55FF4B86" w14:textId="242E40F5" w:rsidR="001932A9" w:rsidRDefault="001932A9"/>
    <w:p w14:paraId="1D7EB9D8" w14:textId="5216A83B" w:rsidR="007E7835" w:rsidRDefault="007E7835"/>
    <w:p w14:paraId="4A40BC1F" w14:textId="307DBF30" w:rsidR="007E7835" w:rsidRDefault="007E7835"/>
    <w:p w14:paraId="631C6AAE" w14:textId="3A03E69C" w:rsidR="007E7835" w:rsidRPr="0010312D" w:rsidRDefault="007E7835">
      <w:pPr>
        <w:rPr>
          <w:rFonts w:ascii="Arial" w:hAnsi="Arial" w:cs="Arial"/>
          <w:sz w:val="24"/>
        </w:rPr>
      </w:pPr>
      <w:r w:rsidRPr="0010312D">
        <w:rPr>
          <w:rFonts w:ascii="Arial" w:hAnsi="Arial" w:cs="Arial"/>
          <w:sz w:val="24"/>
        </w:rPr>
        <w:t>Table S</w:t>
      </w:r>
      <w:r w:rsidR="005418AB" w:rsidRPr="0010312D">
        <w:rPr>
          <w:rFonts w:ascii="Arial" w:hAnsi="Arial" w:cs="Arial"/>
          <w:sz w:val="24"/>
        </w:rPr>
        <w:t>1</w:t>
      </w:r>
      <w:r w:rsidR="00721E24">
        <w:rPr>
          <w:rFonts w:ascii="Arial" w:hAnsi="Arial" w:cs="Arial"/>
          <w:sz w:val="24"/>
        </w:rPr>
        <w:t>8</w:t>
      </w:r>
      <w:r w:rsidRPr="0010312D">
        <w:rPr>
          <w:rFonts w:ascii="Arial" w:hAnsi="Arial" w:cs="Arial"/>
          <w:sz w:val="24"/>
        </w:rPr>
        <w:t xml:space="preserve">: </w:t>
      </w:r>
      <w:r w:rsidR="00532641" w:rsidRPr="0010312D">
        <w:rPr>
          <w:rFonts w:ascii="Arial" w:hAnsi="Arial" w:cs="Arial"/>
          <w:sz w:val="24"/>
        </w:rPr>
        <w:t>list of oligonucleotide primers used in this study.</w:t>
      </w:r>
    </w:p>
    <w:p w14:paraId="2156B2DF" w14:textId="77777777" w:rsidR="007E7835" w:rsidRDefault="007E7835"/>
    <w:tbl>
      <w:tblPr>
        <w:tblStyle w:val="TableGrid"/>
        <w:tblW w:w="9766" w:type="dxa"/>
        <w:jc w:val="center"/>
        <w:tblLayout w:type="fixed"/>
        <w:tblLook w:val="05A0" w:firstRow="1" w:lastRow="0" w:firstColumn="1" w:lastColumn="1" w:noHBand="0" w:noVBand="1"/>
      </w:tblPr>
      <w:tblGrid>
        <w:gridCol w:w="1985"/>
        <w:gridCol w:w="4678"/>
        <w:gridCol w:w="3103"/>
      </w:tblGrid>
      <w:tr w:rsidR="007E7835" w:rsidRPr="000463CA" w14:paraId="550D4DBA" w14:textId="77777777" w:rsidTr="001B633A">
        <w:trPr>
          <w:trHeight w:val="454"/>
          <w:jc w:val="center"/>
        </w:trPr>
        <w:tc>
          <w:tcPr>
            <w:tcW w:w="198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3E665C6" w14:textId="77777777" w:rsidR="007E7835" w:rsidRPr="000463CA" w:rsidRDefault="007E7835" w:rsidP="001B633A">
            <w:pPr>
              <w:tabs>
                <w:tab w:val="left" w:pos="271"/>
              </w:tabs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/>
                <w:sz w:val="18"/>
                <w:szCs w:val="18"/>
                <w:lang w:val="en-GB"/>
              </w:rPr>
              <w:t>Primer</w:t>
            </w:r>
          </w:p>
        </w:tc>
        <w:tc>
          <w:tcPr>
            <w:tcW w:w="467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8DB26E2" w14:textId="77777777" w:rsidR="007E7835" w:rsidRPr="000463CA" w:rsidRDefault="007E7835" w:rsidP="001B63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/>
                <w:sz w:val="18"/>
                <w:szCs w:val="18"/>
                <w:lang w:val="en-GB"/>
              </w:rPr>
              <w:t>5’ to 3’ sequence</w:t>
            </w:r>
          </w:p>
        </w:tc>
        <w:tc>
          <w:tcPr>
            <w:tcW w:w="310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A6F90A7" w14:textId="77777777" w:rsidR="007E7835" w:rsidRPr="000463CA" w:rsidRDefault="007E7835" w:rsidP="001B633A">
            <w:pPr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/>
                <w:sz w:val="18"/>
                <w:szCs w:val="18"/>
                <w:lang w:val="en-GB"/>
              </w:rPr>
              <w:t>Details</w:t>
            </w:r>
          </w:p>
        </w:tc>
      </w:tr>
      <w:tr w:rsidR="007E7835" w:rsidRPr="005D77C0" w14:paraId="78E8309B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6BCA75" w14:textId="77777777" w:rsidR="007E7835" w:rsidRPr="000463CA" w:rsidRDefault="007E7835" w:rsidP="001B633A">
            <w:pPr>
              <w:tabs>
                <w:tab w:val="left" w:pos="271"/>
              </w:tabs>
              <w:spacing w:after="6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5F3007">
              <w:rPr>
                <w:rFonts w:ascii="Arial" w:hAnsi="Arial" w:cs="Arial"/>
                <w:sz w:val="18"/>
                <w:szCs w:val="18"/>
                <w:lang w:val="en-GB"/>
              </w:rPr>
              <w:t>MCSTn5_FOR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42EE4E" w14:textId="77777777" w:rsidR="007E7835" w:rsidRPr="000463CA" w:rsidRDefault="007E7835" w:rsidP="001B633A">
            <w:pPr>
              <w:spacing w:before="6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5F3007">
              <w:rPr>
                <w:rFonts w:ascii="Arial" w:hAnsi="Arial" w:cs="Arial"/>
                <w:sz w:val="18"/>
                <w:szCs w:val="18"/>
                <w:lang w:val="en-GB"/>
              </w:rPr>
              <w:t>GCTTCCCGGGGATCAT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66BCED4A" w14:textId="77777777" w:rsidR="007E7835" w:rsidRPr="001346B8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sz w:val="18"/>
                <w:szCs w:val="18"/>
                <w:lang w:val="en-GB"/>
              </w:rPr>
              <w:t>Primers used to verify insertion of the miniTn</w:t>
            </w:r>
            <w:proofErr w:type="gramStart"/>
            <w:r>
              <w:rPr>
                <w:rFonts w:ascii="Arial" w:hAnsi="Arial" w:cs="Arial"/>
                <w:sz w:val="18"/>
                <w:szCs w:val="18"/>
                <w:lang w:val="en-GB"/>
              </w:rPr>
              <w:t>5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GB"/>
              </w:rPr>
              <w:t>::</w:t>
            </w:r>
            <w:proofErr w:type="spellStart"/>
            <w:proofErr w:type="gramEnd"/>
            <w:r>
              <w:rPr>
                <w:rFonts w:ascii="Arial" w:hAnsi="Arial" w:cs="Arial"/>
                <w:i/>
                <w:iCs/>
                <w:sz w:val="18"/>
                <w:szCs w:val="18"/>
                <w:lang w:val="en-GB"/>
              </w:rPr>
              <w:t>tetA</w:t>
            </w:r>
            <w:proofErr w:type="spellEnd"/>
            <w:r>
              <w:rPr>
                <w:rFonts w:ascii="Arial" w:hAnsi="Arial" w:cs="Arial"/>
                <w:i/>
                <w:iCs/>
                <w:sz w:val="18"/>
                <w:szCs w:val="18"/>
                <w:lang w:val="en-GB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  <w:lang w:val="en-GB"/>
              </w:rPr>
              <w:t xml:space="preserve">transposon in the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GB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  <w:lang w:val="en-GB"/>
              </w:rPr>
              <w:t>H16 genome</w:t>
            </w:r>
          </w:p>
        </w:tc>
      </w:tr>
      <w:tr w:rsidR="007E7835" w:rsidRPr="005D77C0" w14:paraId="7BAB9801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DACC1" w14:textId="77777777" w:rsidR="007E7835" w:rsidRDefault="007E7835" w:rsidP="001B633A">
            <w:pPr>
              <w:tabs>
                <w:tab w:val="left" w:pos="271"/>
              </w:tabs>
              <w:spacing w:after="60"/>
              <w:rPr>
                <w:rFonts w:ascii="Arial" w:hAnsi="Arial" w:cs="Arial"/>
                <w:sz w:val="18"/>
                <w:szCs w:val="18"/>
              </w:rPr>
            </w:pPr>
            <w:r w:rsidRPr="005F3007">
              <w:rPr>
                <w:rFonts w:ascii="Arial" w:hAnsi="Arial" w:cs="Arial"/>
                <w:sz w:val="18"/>
                <w:szCs w:val="18"/>
                <w:lang w:val="en-GB"/>
              </w:rPr>
              <w:t>Tn5_NCOseq 3_R</w:t>
            </w:r>
            <w:r>
              <w:rPr>
                <w:rFonts w:ascii="Arial" w:hAnsi="Arial" w:cs="Arial"/>
                <w:sz w:val="18"/>
                <w:szCs w:val="18"/>
                <w:lang w:val="en-GB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F97176" w14:textId="77777777" w:rsidR="007E7835" w:rsidRPr="005D77C0" w:rsidRDefault="007E7835" w:rsidP="001B633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5F3007">
              <w:rPr>
                <w:rFonts w:ascii="Arial" w:hAnsi="Arial" w:cs="Arial"/>
                <w:iCs/>
                <w:sz w:val="18"/>
                <w:szCs w:val="18"/>
              </w:rPr>
              <w:t>GTGGCGGGACCAGTGA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59826D65" w14:textId="77777777" w:rsidR="007E7835" w:rsidRPr="0044035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7835" w:rsidRPr="005D77C0" w14:paraId="015FEB71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00F346D1" w14:textId="77777777" w:rsidR="007E7835" w:rsidRPr="00F20FDD" w:rsidRDefault="007E7835" w:rsidP="001B633A">
            <w:pPr>
              <w:tabs>
                <w:tab w:val="left" w:pos="271"/>
              </w:tabs>
              <w:spacing w:after="60"/>
              <w:rPr>
                <w:rFonts w:ascii="Arial" w:hAnsi="Arial" w:cs="Arial"/>
                <w:sz w:val="18"/>
                <w:szCs w:val="18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A0792_U_</w:t>
            </w:r>
            <w:r>
              <w:rPr>
                <w:rFonts w:ascii="Arial" w:hAnsi="Arial" w:cs="Arial"/>
                <w:sz w:val="18"/>
                <w:szCs w:val="18"/>
              </w:rPr>
              <w:t>F</w:t>
            </w:r>
            <w:r w:rsidRPr="00A60042">
              <w:rPr>
                <w:rFonts w:ascii="Arial" w:hAnsi="Arial" w:cs="Arial"/>
                <w:sz w:val="18"/>
                <w:szCs w:val="18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0FF07B7F" w14:textId="77777777" w:rsidR="007E7835" w:rsidRPr="00F20FDD" w:rsidRDefault="007E7835" w:rsidP="001B633A">
            <w:pPr>
              <w:spacing w:before="60"/>
              <w:rPr>
                <w:rFonts w:ascii="Arial" w:hAnsi="Arial" w:cs="Arial"/>
                <w:iCs/>
                <w:sz w:val="18"/>
                <w:szCs w:val="18"/>
              </w:rPr>
            </w:pPr>
            <w:r w:rsidRPr="00A60042">
              <w:rPr>
                <w:rFonts w:ascii="Arial" w:hAnsi="Arial" w:cs="Arial"/>
                <w:iCs/>
                <w:sz w:val="18"/>
                <w:szCs w:val="18"/>
              </w:rPr>
              <w:t>tttatcaggaaacagctatgaccgcggccgcGTTCCAGGACATTCCCGATATC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7BE7A20" w14:textId="77777777" w:rsidR="007E7835" w:rsidRPr="00D97E03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0792 </w:t>
            </w:r>
            <w:r>
              <w:rPr>
                <w:rFonts w:ascii="Arial" w:hAnsi="Arial" w:cs="Arial"/>
                <w:sz w:val="18"/>
                <w:szCs w:val="18"/>
              </w:rPr>
              <w:t xml:space="preserve">upstream region. Sequences in capital letters anneal 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0792_U_Fwd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0792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0792_D_Rev</w:t>
            </w:r>
          </w:p>
        </w:tc>
      </w:tr>
      <w:tr w:rsidR="007E7835" w:rsidRPr="000463CA" w14:paraId="08806D47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57D806A8" w14:textId="77777777" w:rsidR="007E7835" w:rsidRPr="000463CA" w:rsidRDefault="007E7835" w:rsidP="001B633A">
            <w:pPr>
              <w:tabs>
                <w:tab w:val="left" w:pos="271"/>
              </w:tabs>
              <w:spacing w:after="6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A60042">
              <w:rPr>
                <w:rFonts w:ascii="Arial" w:hAnsi="Arial" w:cs="Arial"/>
                <w:sz w:val="18"/>
                <w:szCs w:val="18"/>
                <w:lang w:val="en-GB"/>
              </w:rPr>
              <w:t>A0792_U_</w:t>
            </w:r>
            <w:r>
              <w:rPr>
                <w:rFonts w:ascii="Arial" w:hAnsi="Arial" w:cs="Arial"/>
                <w:sz w:val="18"/>
                <w:szCs w:val="18"/>
                <w:lang w:val="en-GB"/>
              </w:rPr>
              <w:t>R</w:t>
            </w:r>
            <w:r w:rsidRPr="00A60042">
              <w:rPr>
                <w:rFonts w:ascii="Arial" w:hAnsi="Arial" w:cs="Arial"/>
                <w:sz w:val="18"/>
                <w:szCs w:val="18"/>
                <w:lang w:val="en-GB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58450DC" w14:textId="77777777" w:rsidR="007E7835" w:rsidRPr="000463CA" w:rsidRDefault="007E7835" w:rsidP="001B633A">
            <w:pPr>
              <w:spacing w:after="60"/>
              <w:jc w:val="both"/>
              <w:rPr>
                <w:rFonts w:ascii="Arial" w:hAnsi="Arial" w:cs="Arial"/>
                <w:sz w:val="18"/>
                <w:szCs w:val="18"/>
                <w:lang w:val="en-GB"/>
              </w:rPr>
            </w:pPr>
            <w:proofErr w:type="spellStart"/>
            <w:r w:rsidRPr="00A60042">
              <w:rPr>
                <w:rFonts w:ascii="Arial" w:hAnsi="Arial" w:cs="Arial"/>
                <w:sz w:val="18"/>
                <w:szCs w:val="18"/>
                <w:lang w:val="en-GB"/>
              </w:rPr>
              <w:t>ggctgccttacttTGTCATTTTGTATGAATCCGG</w:t>
            </w:r>
            <w:proofErr w:type="spellEnd"/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01ECBE3" w14:textId="77777777" w:rsidR="007E7835" w:rsidRPr="00440350" w:rsidRDefault="007E7835" w:rsidP="001B633A">
            <w:pPr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</w:tr>
      <w:tr w:rsidR="007E7835" w:rsidRPr="000463CA" w14:paraId="58A3D9DA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ECFDE8" w14:textId="77777777" w:rsidR="007E7835" w:rsidRPr="005D77C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D97E03">
              <w:rPr>
                <w:rFonts w:ascii="Arial" w:hAnsi="Arial" w:cs="Arial"/>
                <w:sz w:val="18"/>
                <w:szCs w:val="18"/>
              </w:rPr>
              <w:t>A0792_D_</w:t>
            </w:r>
            <w:r>
              <w:rPr>
                <w:rFonts w:ascii="Arial" w:hAnsi="Arial" w:cs="Arial"/>
                <w:sz w:val="18"/>
                <w:szCs w:val="18"/>
              </w:rPr>
              <w:t>F</w:t>
            </w:r>
            <w:r w:rsidRPr="00D97E03">
              <w:rPr>
                <w:rFonts w:ascii="Arial" w:hAnsi="Arial" w:cs="Arial"/>
                <w:sz w:val="18"/>
                <w:szCs w:val="18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D58134" w14:textId="77777777" w:rsidR="007E7835" w:rsidRPr="005D77C0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4B098E">
              <w:rPr>
                <w:rFonts w:ascii="Arial" w:hAnsi="Arial" w:cs="Arial"/>
                <w:sz w:val="18"/>
                <w:szCs w:val="18"/>
              </w:rPr>
              <w:t>atacaaaatgacaAAGTAAGGCAGCCAGGCAAG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08CA6C27" w14:textId="77777777" w:rsidR="007E7835" w:rsidRPr="0044035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0792 </w:t>
            </w:r>
            <w:r>
              <w:rPr>
                <w:rFonts w:ascii="Arial" w:hAnsi="Arial" w:cs="Arial"/>
                <w:sz w:val="18"/>
                <w:szCs w:val="18"/>
              </w:rPr>
              <w:t xml:space="preserve">downstream region. Sequences in capital letters anneal 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0792_D_Rev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0792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0792_U_Fwd</w:t>
            </w:r>
          </w:p>
        </w:tc>
      </w:tr>
      <w:tr w:rsidR="007E7835" w:rsidRPr="000463CA" w14:paraId="6D2A1E12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E95730" w14:textId="77777777" w:rsidR="007E7835" w:rsidRPr="005D77C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4B098E">
              <w:rPr>
                <w:rFonts w:ascii="Arial" w:hAnsi="Arial" w:cs="Arial"/>
                <w:sz w:val="18"/>
                <w:szCs w:val="18"/>
              </w:rPr>
              <w:t>A0792_D_</w:t>
            </w: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Pr="004B098E">
              <w:rPr>
                <w:rFonts w:ascii="Arial" w:hAnsi="Arial" w:cs="Arial"/>
                <w:sz w:val="18"/>
                <w:szCs w:val="18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C2A1DB" w14:textId="77777777" w:rsidR="007E7835" w:rsidRPr="005D77C0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4B098E">
              <w:rPr>
                <w:rFonts w:ascii="Arial" w:hAnsi="Arial" w:cs="Arial"/>
                <w:sz w:val="18"/>
                <w:szCs w:val="18"/>
              </w:rPr>
              <w:t>tgccaagcttgcatgtctgcaggcctcgagACACCATCAGGTTCGGGTAG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6FC82B18" w14:textId="77777777" w:rsidR="007E7835" w:rsidRPr="0044035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7835" w:rsidRPr="000463CA" w14:paraId="55E8B683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03D0772D" w14:textId="77777777" w:rsidR="007E7835" w:rsidRPr="005D77C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4B098E">
              <w:rPr>
                <w:rFonts w:ascii="Arial" w:hAnsi="Arial" w:cs="Arial"/>
                <w:sz w:val="18"/>
                <w:szCs w:val="18"/>
              </w:rPr>
              <w:t>A3038_U</w:t>
            </w:r>
            <w:r>
              <w:rPr>
                <w:rFonts w:ascii="Arial" w:hAnsi="Arial" w:cs="Arial"/>
                <w:sz w:val="18"/>
                <w:szCs w:val="18"/>
              </w:rPr>
              <w:t>_F</w:t>
            </w:r>
            <w:r w:rsidRPr="004B098E">
              <w:rPr>
                <w:rFonts w:ascii="Arial" w:hAnsi="Arial" w:cs="Arial"/>
                <w:sz w:val="18"/>
                <w:szCs w:val="18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6F78BCB5" w14:textId="77777777" w:rsidR="007E7835" w:rsidRPr="005D77C0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4B098E">
              <w:rPr>
                <w:rFonts w:ascii="Arial" w:hAnsi="Arial" w:cs="Arial"/>
                <w:sz w:val="18"/>
                <w:szCs w:val="18"/>
              </w:rPr>
              <w:t>tttatcaggaaacagctatgaccgcggccgCTGATCATTGGTGGCGAAGAG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05EC50E9" w14:textId="77777777" w:rsidR="007E7835" w:rsidRPr="0044035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038 </w:t>
            </w:r>
            <w:r>
              <w:rPr>
                <w:rFonts w:ascii="Arial" w:hAnsi="Arial" w:cs="Arial"/>
                <w:sz w:val="18"/>
                <w:szCs w:val="18"/>
              </w:rPr>
              <w:t xml:space="preserve">upstream region. Sequences in capital letters anneal 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3038_U_Fwd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3038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3038_D_Rev</w:t>
            </w:r>
          </w:p>
        </w:tc>
      </w:tr>
      <w:tr w:rsidR="007E7835" w:rsidRPr="000463CA" w14:paraId="03172857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5BAE9E73" w14:textId="77777777" w:rsidR="007E7835" w:rsidRPr="005D77C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4B098E">
              <w:rPr>
                <w:rFonts w:ascii="Arial" w:hAnsi="Arial" w:cs="Arial"/>
                <w:sz w:val="18"/>
                <w:szCs w:val="18"/>
              </w:rPr>
              <w:t>A3038_U_r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550179F8" w14:textId="77777777" w:rsidR="007E7835" w:rsidRPr="005D77C0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4B098E">
              <w:rPr>
                <w:rFonts w:ascii="Arial" w:hAnsi="Arial" w:cs="Arial"/>
                <w:sz w:val="18"/>
                <w:szCs w:val="18"/>
              </w:rPr>
              <w:t>ttcacgctcatgcGGTCATCTCCGGTACTCCTC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34B0F0EB" w14:textId="77777777" w:rsidR="007E7835" w:rsidRPr="0044035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7835" w:rsidRPr="000463CA" w14:paraId="3E286F93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73313A" w14:textId="77777777" w:rsidR="007E7835" w:rsidRPr="005D77C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FA7FAA">
              <w:rPr>
                <w:rFonts w:ascii="Arial" w:hAnsi="Arial" w:cs="Arial"/>
                <w:sz w:val="18"/>
                <w:szCs w:val="18"/>
              </w:rPr>
              <w:t>A3038_D_</w:t>
            </w:r>
            <w:r>
              <w:rPr>
                <w:rFonts w:ascii="Arial" w:hAnsi="Arial" w:cs="Arial"/>
                <w:sz w:val="18"/>
                <w:szCs w:val="18"/>
              </w:rPr>
              <w:t>F</w:t>
            </w:r>
            <w:r w:rsidRPr="00FA7FAA">
              <w:rPr>
                <w:rFonts w:ascii="Arial" w:hAnsi="Arial" w:cs="Arial"/>
                <w:sz w:val="18"/>
                <w:szCs w:val="18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344A94" w14:textId="77777777" w:rsidR="007E7835" w:rsidRPr="005D77C0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FA7FAA">
              <w:rPr>
                <w:rFonts w:ascii="Arial" w:hAnsi="Arial" w:cs="Arial"/>
                <w:sz w:val="18"/>
                <w:szCs w:val="18"/>
              </w:rPr>
              <w:t>accggagatgaccGCATGAGCGTGAATTCGATTTTC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111DC558" w14:textId="77777777" w:rsidR="007E7835" w:rsidRPr="0044035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038 </w:t>
            </w:r>
            <w:r>
              <w:rPr>
                <w:rFonts w:ascii="Arial" w:hAnsi="Arial" w:cs="Arial"/>
                <w:sz w:val="18"/>
                <w:szCs w:val="18"/>
              </w:rPr>
              <w:t xml:space="preserve">downstream region. Sequences in capital letters anneal 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3038_D_Rev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3038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3038_U_Fwd</w:t>
            </w:r>
          </w:p>
        </w:tc>
      </w:tr>
      <w:tr w:rsidR="007E7835" w:rsidRPr="000463CA" w14:paraId="6E9E8EC8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D337E" w14:textId="77777777" w:rsidR="007E7835" w:rsidRPr="005D77C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FA7FAA">
              <w:rPr>
                <w:rFonts w:ascii="Arial" w:hAnsi="Arial" w:cs="Arial"/>
                <w:sz w:val="18"/>
                <w:szCs w:val="18"/>
              </w:rPr>
              <w:t>A3038_D_</w:t>
            </w: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Pr="00FA7FAA">
              <w:rPr>
                <w:rFonts w:ascii="Arial" w:hAnsi="Arial" w:cs="Arial"/>
                <w:sz w:val="18"/>
                <w:szCs w:val="18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BD417E" w14:textId="77777777" w:rsidR="007E7835" w:rsidRPr="005D77C0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FA7FAA">
              <w:rPr>
                <w:rFonts w:ascii="Arial" w:hAnsi="Arial" w:cs="Arial"/>
                <w:sz w:val="18"/>
                <w:szCs w:val="18"/>
              </w:rPr>
              <w:t>tgccaagcttgcatgtctgcaggcctcgagATTGATCCTGACCGCATCCTG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238634A6" w14:textId="77777777" w:rsidR="007E7835" w:rsidRPr="0044035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7835" w:rsidRPr="000463CA" w14:paraId="300E4127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53D87DA0" w14:textId="77777777" w:rsidR="007E7835" w:rsidRPr="0040073E" w:rsidRDefault="007E7835" w:rsidP="001B633A">
            <w:pPr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FA7FAA">
              <w:rPr>
                <w:rFonts w:ascii="Arial" w:hAnsi="Arial" w:cs="Arial"/>
                <w:sz w:val="18"/>
                <w:szCs w:val="18"/>
                <w:lang w:val="en-GB"/>
              </w:rPr>
              <w:t>A3084_U_</w:t>
            </w:r>
            <w:r>
              <w:rPr>
                <w:rFonts w:ascii="Arial" w:hAnsi="Arial" w:cs="Arial"/>
                <w:sz w:val="18"/>
                <w:szCs w:val="18"/>
                <w:lang w:val="en-GB"/>
              </w:rPr>
              <w:t>F</w:t>
            </w:r>
            <w:r w:rsidRPr="00FA7FAA">
              <w:rPr>
                <w:rFonts w:ascii="Arial" w:hAnsi="Arial" w:cs="Arial"/>
                <w:sz w:val="18"/>
                <w:szCs w:val="18"/>
                <w:lang w:val="en-GB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33583D6A" w14:textId="77777777" w:rsidR="007E7835" w:rsidRPr="008D62BF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  <w:lang w:val="en-GB"/>
              </w:rPr>
            </w:pPr>
            <w:proofErr w:type="spellStart"/>
            <w:r w:rsidRPr="00FA7FAA">
              <w:rPr>
                <w:rFonts w:ascii="Arial" w:hAnsi="Arial" w:cs="Arial"/>
                <w:sz w:val="18"/>
                <w:szCs w:val="18"/>
                <w:lang w:val="en-GB"/>
              </w:rPr>
              <w:t>tttatcaggaaacagctatgaccgcggccGCCATGCTCGATCACCTGCG</w:t>
            </w:r>
            <w:proofErr w:type="spellEnd"/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5B38E0A0" w14:textId="77777777" w:rsidR="007E7835" w:rsidRPr="00440350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084 </w:t>
            </w:r>
            <w:r>
              <w:rPr>
                <w:rFonts w:ascii="Arial" w:hAnsi="Arial" w:cs="Arial"/>
                <w:sz w:val="18"/>
                <w:szCs w:val="18"/>
              </w:rPr>
              <w:t xml:space="preserve">upstream region. Sequences in capital letters anneal </w:t>
            </w:r>
            <w:r>
              <w:rPr>
                <w:rFonts w:ascii="Arial" w:hAnsi="Arial" w:cs="Arial"/>
                <w:sz w:val="18"/>
                <w:szCs w:val="18"/>
              </w:rPr>
              <w:lastRenderedPageBreak/>
              <w:t xml:space="preserve">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3084_U_Fwd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3084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3084_D_Rev</w:t>
            </w:r>
          </w:p>
        </w:tc>
      </w:tr>
      <w:tr w:rsidR="007E7835" w:rsidRPr="000463CA" w14:paraId="43C92D4B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2DE645A4" w14:textId="77777777" w:rsidR="007E7835" w:rsidRPr="00D05A06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FA7FAA">
              <w:rPr>
                <w:rFonts w:ascii="Arial" w:hAnsi="Arial" w:cs="Arial"/>
                <w:sz w:val="18"/>
                <w:szCs w:val="18"/>
              </w:rPr>
              <w:lastRenderedPageBreak/>
              <w:t>A3084_U_</w:t>
            </w: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Pr="00FA7FAA">
              <w:rPr>
                <w:rFonts w:ascii="Arial" w:hAnsi="Arial" w:cs="Arial"/>
                <w:sz w:val="18"/>
                <w:szCs w:val="18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760A8190" w14:textId="77777777" w:rsidR="007E7835" w:rsidRPr="00A965E1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FA7FAA">
              <w:rPr>
                <w:rFonts w:ascii="Arial" w:hAnsi="Arial" w:cs="Arial"/>
                <w:sz w:val="18"/>
                <w:szCs w:val="18"/>
              </w:rPr>
              <w:t>caccggctcaggcGCCCATATAGGACGGCTTTGC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0C195B1D" w14:textId="77777777" w:rsidR="007E7835" w:rsidRDefault="007E7835" w:rsidP="001B633A"/>
        </w:tc>
      </w:tr>
      <w:tr w:rsidR="007E7835" w:rsidRPr="000463CA" w14:paraId="5C8ED72E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DB7435" w14:textId="77777777" w:rsidR="007E783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A14991">
              <w:rPr>
                <w:rFonts w:ascii="Arial" w:hAnsi="Arial" w:cs="Arial"/>
                <w:sz w:val="18"/>
                <w:szCs w:val="18"/>
              </w:rPr>
              <w:t>A3084_D_</w:t>
            </w:r>
            <w:r>
              <w:rPr>
                <w:rFonts w:ascii="Arial" w:hAnsi="Arial" w:cs="Arial"/>
                <w:sz w:val="18"/>
                <w:szCs w:val="18"/>
              </w:rPr>
              <w:t>F</w:t>
            </w:r>
            <w:r w:rsidRPr="00A14991">
              <w:rPr>
                <w:rFonts w:ascii="Arial" w:hAnsi="Arial" w:cs="Arial"/>
                <w:sz w:val="18"/>
                <w:szCs w:val="18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05E68D" w14:textId="77777777" w:rsidR="007E7835" w:rsidRPr="00DC76A8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A14991">
              <w:rPr>
                <w:rFonts w:ascii="Arial" w:hAnsi="Arial" w:cs="Arial"/>
                <w:sz w:val="18"/>
                <w:szCs w:val="18"/>
              </w:rPr>
              <w:t>gtcctatatgggcGCCTGAGCCGGTGGAGATCG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526A8C22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084 </w:t>
            </w:r>
            <w:r>
              <w:rPr>
                <w:rFonts w:ascii="Arial" w:hAnsi="Arial" w:cs="Arial"/>
                <w:sz w:val="18"/>
                <w:szCs w:val="18"/>
              </w:rPr>
              <w:t xml:space="preserve">downstream region. Sequences in capital letters anneal 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3084_D_Rev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3084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3084_U_Fwd</w:t>
            </w:r>
          </w:p>
        </w:tc>
      </w:tr>
      <w:tr w:rsidR="007E7835" w:rsidRPr="000463CA" w14:paraId="37E82FED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E1EFF3" w14:textId="77777777" w:rsidR="007E783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A14991">
              <w:rPr>
                <w:rFonts w:ascii="Arial" w:hAnsi="Arial" w:cs="Arial"/>
                <w:sz w:val="18"/>
                <w:szCs w:val="18"/>
              </w:rPr>
              <w:t>A3084_D_</w:t>
            </w: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Pr="00A14991">
              <w:rPr>
                <w:rFonts w:ascii="Arial" w:hAnsi="Arial" w:cs="Arial"/>
                <w:sz w:val="18"/>
                <w:szCs w:val="18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BF4139" w14:textId="77777777" w:rsidR="007E783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A14991">
              <w:rPr>
                <w:rFonts w:ascii="Arial" w:hAnsi="Arial" w:cs="Arial"/>
                <w:sz w:val="18"/>
                <w:szCs w:val="18"/>
              </w:rPr>
              <w:t>tgccaagcttgcatgtctgcaggcctcgaGTGGTCATGGGCAACTGAGG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003622F8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2F3F0644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61837AE7" w14:textId="77777777" w:rsidR="007E783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A14991">
              <w:rPr>
                <w:rFonts w:ascii="Arial" w:hAnsi="Arial" w:cs="Arial"/>
                <w:sz w:val="18"/>
                <w:szCs w:val="18"/>
              </w:rPr>
              <w:t>A3165_U_</w:t>
            </w:r>
            <w:r>
              <w:rPr>
                <w:rFonts w:ascii="Arial" w:hAnsi="Arial" w:cs="Arial"/>
                <w:sz w:val="18"/>
                <w:szCs w:val="18"/>
              </w:rPr>
              <w:t>F</w:t>
            </w:r>
            <w:r w:rsidRPr="00A14991">
              <w:rPr>
                <w:rFonts w:ascii="Arial" w:hAnsi="Arial" w:cs="Arial"/>
                <w:sz w:val="18"/>
                <w:szCs w:val="18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0C0ED60C" w14:textId="77777777" w:rsidR="007E783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A14991">
              <w:rPr>
                <w:rFonts w:ascii="Arial" w:hAnsi="Arial" w:cs="Arial"/>
                <w:sz w:val="18"/>
                <w:szCs w:val="18"/>
              </w:rPr>
              <w:t>tttatcaggaaacagctatgaccgcggccgCGACCACGTGCTGGTGATGAGC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303653F1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165 </w:t>
            </w:r>
            <w:r>
              <w:rPr>
                <w:rFonts w:ascii="Arial" w:hAnsi="Arial" w:cs="Arial"/>
                <w:sz w:val="18"/>
                <w:szCs w:val="18"/>
              </w:rPr>
              <w:t xml:space="preserve">upstream region. Sequences in capital letters anneal 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3165_U_Fwd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3165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3165_D_Rev</w:t>
            </w:r>
          </w:p>
        </w:tc>
      </w:tr>
      <w:tr w:rsidR="007E7835" w:rsidRPr="000463CA" w14:paraId="204775AD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FE01DA5" w14:textId="77777777" w:rsidR="007E783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A14991">
              <w:rPr>
                <w:rFonts w:ascii="Arial" w:hAnsi="Arial" w:cs="Arial"/>
                <w:sz w:val="18"/>
                <w:szCs w:val="18"/>
              </w:rPr>
              <w:t>A3165_U_</w:t>
            </w: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Pr="00A14991">
              <w:rPr>
                <w:rFonts w:ascii="Arial" w:hAnsi="Arial" w:cs="Arial"/>
                <w:sz w:val="18"/>
                <w:szCs w:val="18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73DE0C98" w14:textId="77777777" w:rsidR="007E783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A14991">
              <w:rPr>
                <w:rFonts w:ascii="Arial" w:hAnsi="Arial" w:cs="Arial"/>
                <w:sz w:val="18"/>
                <w:szCs w:val="18"/>
              </w:rPr>
              <w:t>tgcagtttcatctGCTCATGCCGGGCCTGTGCC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28961244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7B90C505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7A1F73" w14:textId="77777777" w:rsidR="007E783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B30F15">
              <w:rPr>
                <w:rFonts w:ascii="Arial" w:hAnsi="Arial" w:cs="Arial"/>
                <w:sz w:val="18"/>
                <w:szCs w:val="18"/>
              </w:rPr>
              <w:t>A3165_D_</w:t>
            </w:r>
            <w:r>
              <w:rPr>
                <w:rFonts w:ascii="Arial" w:hAnsi="Arial" w:cs="Arial"/>
                <w:sz w:val="18"/>
                <w:szCs w:val="18"/>
              </w:rPr>
              <w:t>F</w:t>
            </w:r>
            <w:r w:rsidRPr="00B30F15">
              <w:rPr>
                <w:rFonts w:ascii="Arial" w:hAnsi="Arial" w:cs="Arial"/>
                <w:sz w:val="18"/>
                <w:szCs w:val="18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15620F" w14:textId="77777777" w:rsidR="007E783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B30F15">
              <w:rPr>
                <w:rFonts w:ascii="Arial" w:hAnsi="Arial" w:cs="Arial"/>
                <w:sz w:val="18"/>
                <w:szCs w:val="18"/>
              </w:rPr>
              <w:t>gcccggcatgagcAGATGAAACTGCAGGGTCGG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FA6DB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165 </w:t>
            </w:r>
            <w:r>
              <w:rPr>
                <w:rFonts w:ascii="Arial" w:hAnsi="Arial" w:cs="Arial"/>
                <w:sz w:val="18"/>
                <w:szCs w:val="18"/>
              </w:rPr>
              <w:t xml:space="preserve">downstream region. Sequences in capital letters anneal 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3165_D_Rev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3165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3165_U_Fwd</w:t>
            </w:r>
          </w:p>
        </w:tc>
      </w:tr>
      <w:tr w:rsidR="007E7835" w:rsidRPr="000463CA" w14:paraId="1AE52FCF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34A1F" w14:textId="77777777" w:rsidR="007E783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B30F15">
              <w:rPr>
                <w:rFonts w:ascii="Arial" w:hAnsi="Arial" w:cs="Arial"/>
                <w:sz w:val="18"/>
                <w:szCs w:val="18"/>
              </w:rPr>
              <w:t>A3165_D_</w:t>
            </w: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Pr="00B30F15">
              <w:rPr>
                <w:rFonts w:ascii="Arial" w:hAnsi="Arial" w:cs="Arial"/>
                <w:sz w:val="18"/>
                <w:szCs w:val="18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9F8A76" w14:textId="77777777" w:rsidR="007E783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B30F15">
              <w:rPr>
                <w:rFonts w:ascii="Arial" w:hAnsi="Arial" w:cs="Arial"/>
                <w:sz w:val="18"/>
                <w:szCs w:val="18"/>
              </w:rPr>
              <w:t>tgccaagcttgcatgtctgcaggcctcgaGCAGTTCAGAGCGACATGCC</w:t>
            </w:r>
          </w:p>
        </w:tc>
        <w:tc>
          <w:tcPr>
            <w:tcW w:w="31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FACCE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42EF3BF4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6567CAEC" w14:textId="77777777" w:rsidR="007E7835" w:rsidRPr="00B30F1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0C0475">
              <w:rPr>
                <w:rFonts w:ascii="Arial" w:hAnsi="Arial" w:cs="Arial"/>
                <w:sz w:val="18"/>
                <w:szCs w:val="18"/>
              </w:rPr>
              <w:t>A3408_U_</w:t>
            </w:r>
            <w:r>
              <w:rPr>
                <w:rFonts w:ascii="Arial" w:hAnsi="Arial" w:cs="Arial"/>
                <w:sz w:val="18"/>
                <w:szCs w:val="18"/>
              </w:rPr>
              <w:t>F</w:t>
            </w:r>
            <w:r w:rsidRPr="000C0475">
              <w:rPr>
                <w:rFonts w:ascii="Arial" w:hAnsi="Arial" w:cs="Arial"/>
                <w:sz w:val="18"/>
                <w:szCs w:val="18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59E0BED0" w14:textId="77777777" w:rsidR="007E7835" w:rsidRPr="00B30F1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0C0475">
              <w:rPr>
                <w:rFonts w:ascii="Arial" w:hAnsi="Arial" w:cs="Arial"/>
                <w:sz w:val="18"/>
                <w:szCs w:val="18"/>
              </w:rPr>
              <w:t>tttatcaggaaacagctatgaccgcggccgCTGGATGCGGTCGAATGGGC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E050DCD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408 </w:t>
            </w:r>
            <w:r>
              <w:rPr>
                <w:rFonts w:ascii="Arial" w:hAnsi="Arial" w:cs="Arial"/>
                <w:sz w:val="18"/>
                <w:szCs w:val="18"/>
              </w:rPr>
              <w:t xml:space="preserve">upstream region. Sequences in capital letters anneal 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3408_U_Fwd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3408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3408_D_Rev</w:t>
            </w:r>
          </w:p>
        </w:tc>
      </w:tr>
      <w:tr w:rsidR="007E7835" w:rsidRPr="000463CA" w14:paraId="5031845E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6EDBC83E" w14:textId="77777777" w:rsidR="007E7835" w:rsidRPr="00B30F1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0C0475">
              <w:rPr>
                <w:rFonts w:ascii="Arial" w:hAnsi="Arial" w:cs="Arial"/>
                <w:sz w:val="18"/>
                <w:szCs w:val="18"/>
              </w:rPr>
              <w:t>A3408_U_</w:t>
            </w: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Pr="000C0475">
              <w:rPr>
                <w:rFonts w:ascii="Arial" w:hAnsi="Arial" w:cs="Arial"/>
                <w:sz w:val="18"/>
                <w:szCs w:val="18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009DF31B" w14:textId="77777777" w:rsidR="007E7835" w:rsidRPr="00B30F1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0C0475">
              <w:rPr>
                <w:rFonts w:ascii="Arial" w:hAnsi="Arial" w:cs="Arial"/>
                <w:sz w:val="18"/>
                <w:szCs w:val="18"/>
              </w:rPr>
              <w:t>ccagctagtccttGTCGCTCATGGCTTGGTGTAG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4683FA98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431C8C35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AFE5B7" w14:textId="77777777" w:rsidR="007E7835" w:rsidRPr="00B30F1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A3408_D_</w:t>
            </w:r>
            <w:r>
              <w:rPr>
                <w:rFonts w:ascii="Arial" w:hAnsi="Arial" w:cs="Arial"/>
                <w:sz w:val="18"/>
                <w:szCs w:val="18"/>
              </w:rPr>
              <w:t>F</w:t>
            </w:r>
            <w:r w:rsidRPr="00FD6DD5">
              <w:rPr>
                <w:rFonts w:ascii="Arial" w:hAnsi="Arial" w:cs="Arial"/>
                <w:sz w:val="18"/>
                <w:szCs w:val="18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0C4F9B" w14:textId="77777777" w:rsidR="007E7835" w:rsidRPr="00B30F1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agccatgagcgacAAGGACTAGCTGGCGCAGGC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56DB00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408 </w:t>
            </w:r>
            <w:r>
              <w:rPr>
                <w:rFonts w:ascii="Arial" w:hAnsi="Arial" w:cs="Arial"/>
                <w:sz w:val="18"/>
                <w:szCs w:val="18"/>
              </w:rPr>
              <w:t xml:space="preserve">downstream region. Sequences in capital letters anneal 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3408_D_Rev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3408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3408_U_Fwd</w:t>
            </w:r>
          </w:p>
        </w:tc>
      </w:tr>
      <w:tr w:rsidR="007E7835" w:rsidRPr="000463CA" w14:paraId="42EDCD98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3B94D0" w14:textId="77777777" w:rsidR="007E7835" w:rsidRPr="00B30F1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A3408_D_</w:t>
            </w: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Pr="00FD6DD5">
              <w:rPr>
                <w:rFonts w:ascii="Arial" w:hAnsi="Arial" w:cs="Arial"/>
                <w:sz w:val="18"/>
                <w:szCs w:val="18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8B4F2" w14:textId="77777777" w:rsidR="007E7835" w:rsidRPr="00B30F1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tgccaagcttgcatgtctgcaggcctcgagCTAGCAAGCAGCTCCCCTTC</w:t>
            </w:r>
          </w:p>
        </w:tc>
        <w:tc>
          <w:tcPr>
            <w:tcW w:w="31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D28965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4D747923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37F51B42" w14:textId="77777777" w:rsidR="007E7835" w:rsidRPr="00B30F1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A3434_U_</w:t>
            </w:r>
            <w:r>
              <w:rPr>
                <w:rFonts w:ascii="Arial" w:hAnsi="Arial" w:cs="Arial"/>
                <w:sz w:val="18"/>
                <w:szCs w:val="18"/>
              </w:rPr>
              <w:t>F</w:t>
            </w:r>
            <w:r w:rsidRPr="00FD6DD5">
              <w:rPr>
                <w:rFonts w:ascii="Arial" w:hAnsi="Arial" w:cs="Arial"/>
                <w:sz w:val="18"/>
                <w:szCs w:val="18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5123810D" w14:textId="77777777" w:rsidR="007E7835" w:rsidRPr="00B30F1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tttatcaggaaacagctatgaccgcggccgcGAAGATGATGCAGTTCCC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5A1AB3E7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434 </w:t>
            </w:r>
            <w:r>
              <w:rPr>
                <w:rFonts w:ascii="Arial" w:hAnsi="Arial" w:cs="Arial"/>
                <w:sz w:val="18"/>
                <w:szCs w:val="18"/>
              </w:rPr>
              <w:t xml:space="preserve">upstream region. Sequences in capital letters anneal 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3434_U_Fwd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3434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3434_D_Rev</w:t>
            </w:r>
          </w:p>
        </w:tc>
      </w:tr>
      <w:tr w:rsidR="007E7835" w:rsidRPr="000463CA" w14:paraId="3390C068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085813DA" w14:textId="77777777" w:rsidR="007E7835" w:rsidRPr="00B30F1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A3434_U_</w:t>
            </w: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Pr="00FD6DD5">
              <w:rPr>
                <w:rFonts w:ascii="Arial" w:hAnsi="Arial" w:cs="Arial"/>
                <w:sz w:val="18"/>
                <w:szCs w:val="18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35FE4765" w14:textId="77777777" w:rsidR="007E7835" w:rsidRPr="00B30F1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cgatcggtcaggcAATCATGGATTGGGGTCC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7705C62E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5B7CD998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322C9F" w14:textId="77777777" w:rsidR="007E7835" w:rsidRPr="00B30F1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A3434_D_</w:t>
            </w:r>
            <w:r>
              <w:rPr>
                <w:rFonts w:ascii="Arial" w:hAnsi="Arial" w:cs="Arial"/>
                <w:sz w:val="18"/>
                <w:szCs w:val="18"/>
              </w:rPr>
              <w:t>F</w:t>
            </w:r>
            <w:r w:rsidRPr="00FD6DD5">
              <w:rPr>
                <w:rFonts w:ascii="Arial" w:hAnsi="Arial" w:cs="Arial"/>
                <w:sz w:val="18"/>
                <w:szCs w:val="18"/>
              </w:rPr>
              <w:t>w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E6BD9B" w14:textId="77777777" w:rsidR="007E7835" w:rsidRPr="00B30F1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ccaatccatgattGCCTGACCGATCGGTTATG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D04C817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A60042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amplify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434 </w:t>
            </w:r>
            <w:r>
              <w:rPr>
                <w:rFonts w:ascii="Arial" w:hAnsi="Arial" w:cs="Arial"/>
                <w:sz w:val="18"/>
                <w:szCs w:val="18"/>
              </w:rPr>
              <w:t xml:space="preserve">downstream region. Sequences in capital letters anneal o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C. necator </w:t>
            </w:r>
            <w:r>
              <w:rPr>
                <w:rFonts w:ascii="Arial" w:hAnsi="Arial" w:cs="Arial"/>
                <w:sz w:val="18"/>
                <w:szCs w:val="18"/>
              </w:rPr>
              <w:t xml:space="preserve">H16 genome. Primer A3434_D_Rev was also used to screen for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H16_A3434 </w:t>
            </w:r>
            <w:r>
              <w:rPr>
                <w:rFonts w:ascii="Arial" w:hAnsi="Arial" w:cs="Arial"/>
                <w:sz w:val="18"/>
                <w:szCs w:val="18"/>
              </w:rPr>
              <w:t>mutants, in combination with A3434_U_Fwd</w:t>
            </w:r>
          </w:p>
        </w:tc>
      </w:tr>
      <w:tr w:rsidR="007E7835" w:rsidRPr="000463CA" w14:paraId="35CD2187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481BF" w14:textId="77777777" w:rsidR="007E7835" w:rsidRPr="00B30F1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A3434_D_</w:t>
            </w: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Pr="00FD6DD5">
              <w:rPr>
                <w:rFonts w:ascii="Arial" w:hAnsi="Arial" w:cs="Arial"/>
                <w:sz w:val="18"/>
                <w:szCs w:val="18"/>
              </w:rPr>
              <w:t>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E25AF3" w14:textId="77777777" w:rsidR="007E7835" w:rsidRPr="00B30F1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FD6DD5">
              <w:rPr>
                <w:rFonts w:ascii="Arial" w:hAnsi="Arial" w:cs="Arial"/>
                <w:sz w:val="18"/>
                <w:szCs w:val="18"/>
              </w:rPr>
              <w:t>tgccaagcttgcatgtctgcaggcctcGAGCTGCTCCAGCGTCAG</w:t>
            </w:r>
          </w:p>
        </w:tc>
        <w:tc>
          <w:tcPr>
            <w:tcW w:w="3103" w:type="dxa"/>
            <w:vMerge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8C7D898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1039DDA5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98BF783" w14:textId="77777777" w:rsidR="007E7835" w:rsidRPr="00FD6DD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6018FC">
              <w:rPr>
                <w:rFonts w:ascii="Arial" w:hAnsi="Arial" w:cs="Arial"/>
                <w:sz w:val="18"/>
                <w:szCs w:val="18"/>
              </w:rPr>
              <w:t>A0792_int_FOR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29A30A4C" w14:textId="77777777" w:rsidR="007E7835" w:rsidRPr="00FD6DD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6018FC">
              <w:rPr>
                <w:rFonts w:ascii="Arial" w:hAnsi="Arial" w:cs="Arial"/>
                <w:sz w:val="18"/>
                <w:szCs w:val="18"/>
              </w:rPr>
              <w:t>GAGGTCGGTGAGGTCAAGAA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6ECED7CE" w14:textId="77777777" w:rsidR="007E7835" w:rsidRPr="006018FC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6018FC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annealing withi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0792 </w:t>
            </w:r>
            <w:r>
              <w:rPr>
                <w:rFonts w:ascii="Arial" w:hAnsi="Arial" w:cs="Arial"/>
                <w:sz w:val="18"/>
                <w:szCs w:val="18"/>
              </w:rPr>
              <w:t xml:space="preserve">gene, used to confirm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 H16_A0792 </w:t>
            </w:r>
            <w:r>
              <w:rPr>
                <w:rFonts w:ascii="Arial" w:hAnsi="Arial" w:cs="Arial"/>
                <w:sz w:val="18"/>
                <w:szCs w:val="18"/>
              </w:rPr>
              <w:t>mutants</w:t>
            </w:r>
          </w:p>
        </w:tc>
      </w:tr>
      <w:tr w:rsidR="007E7835" w:rsidRPr="000463CA" w14:paraId="19649E04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6F8B452" w14:textId="77777777" w:rsidR="007E7835" w:rsidRPr="00FD6DD5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6018FC">
              <w:rPr>
                <w:rFonts w:ascii="Arial" w:hAnsi="Arial" w:cs="Arial"/>
                <w:sz w:val="18"/>
                <w:szCs w:val="18"/>
              </w:rPr>
              <w:lastRenderedPageBreak/>
              <w:t>A0792_int_R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5E2A7C2A" w14:textId="77777777" w:rsidR="007E7835" w:rsidRPr="00FD6DD5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6018FC">
              <w:rPr>
                <w:rFonts w:ascii="Arial" w:hAnsi="Arial" w:cs="Arial"/>
                <w:sz w:val="18"/>
                <w:szCs w:val="18"/>
              </w:rPr>
              <w:t>AGGTACCGACAGGATCATCG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EEA30F3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1F6B3F57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0EBAB9" w14:textId="77777777" w:rsidR="007E7835" w:rsidRPr="006018FC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A3038_int_FOR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E18B0" w14:textId="77777777" w:rsidR="007E7835" w:rsidRPr="006018FC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ATCGATCAAGACCGTCGAGT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11A5C460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6018FC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annealing withi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038 </w:t>
            </w:r>
            <w:r>
              <w:rPr>
                <w:rFonts w:ascii="Arial" w:hAnsi="Arial" w:cs="Arial"/>
                <w:sz w:val="18"/>
                <w:szCs w:val="18"/>
              </w:rPr>
              <w:t xml:space="preserve">gene, used to confirm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 H16_A3038 </w:t>
            </w:r>
            <w:r>
              <w:rPr>
                <w:rFonts w:ascii="Arial" w:hAnsi="Arial" w:cs="Arial"/>
                <w:sz w:val="18"/>
                <w:szCs w:val="18"/>
              </w:rPr>
              <w:t>mutants</w:t>
            </w:r>
          </w:p>
        </w:tc>
      </w:tr>
      <w:tr w:rsidR="007E7835" w:rsidRPr="000463CA" w14:paraId="0BC04CAD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69A360" w14:textId="77777777" w:rsidR="007E7835" w:rsidRPr="006018FC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A3038_int_R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AD919D" w14:textId="77777777" w:rsidR="007E7835" w:rsidRPr="006018FC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TGGATATAGCTGCCCAGGTG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60B7F1B3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09FF0890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6B4A4ADB" w14:textId="77777777" w:rsidR="007E7835" w:rsidRPr="006018FC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A3084_int_FOR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C26B4BD" w14:textId="77777777" w:rsidR="007E7835" w:rsidRPr="006018FC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CCATGAGCTACCTCCTCGAT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3F06FD5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6018FC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annealing withi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084 </w:t>
            </w:r>
            <w:r>
              <w:rPr>
                <w:rFonts w:ascii="Arial" w:hAnsi="Arial" w:cs="Arial"/>
                <w:sz w:val="18"/>
                <w:szCs w:val="18"/>
              </w:rPr>
              <w:t xml:space="preserve">gene, used to confirm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 H16_A3084 </w:t>
            </w:r>
            <w:r>
              <w:rPr>
                <w:rFonts w:ascii="Arial" w:hAnsi="Arial" w:cs="Arial"/>
                <w:sz w:val="18"/>
                <w:szCs w:val="18"/>
              </w:rPr>
              <w:t>mutants</w:t>
            </w:r>
          </w:p>
        </w:tc>
      </w:tr>
      <w:tr w:rsidR="007E7835" w:rsidRPr="000463CA" w14:paraId="6605C84B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7F8290C" w14:textId="77777777" w:rsidR="007E7835" w:rsidRPr="006018FC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A3084_int_R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264B75B2" w14:textId="77777777" w:rsidR="007E7835" w:rsidRPr="006018FC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GTCAGCGATTGCGTGATCT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37EEFA51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4388A3E6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E1E168" w14:textId="77777777" w:rsidR="007E7835" w:rsidRPr="006018FC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A3165_int_FOR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91056F" w14:textId="77777777" w:rsidR="007E7835" w:rsidRPr="006018FC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ACCTGGCCTTTGATGCAG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8A4512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6018FC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annealing withi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165 </w:t>
            </w:r>
            <w:r>
              <w:rPr>
                <w:rFonts w:ascii="Arial" w:hAnsi="Arial" w:cs="Arial"/>
                <w:sz w:val="18"/>
                <w:szCs w:val="18"/>
              </w:rPr>
              <w:t xml:space="preserve">gene, used to confirm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 H16_A3165 </w:t>
            </w:r>
            <w:r>
              <w:rPr>
                <w:rFonts w:ascii="Arial" w:hAnsi="Arial" w:cs="Arial"/>
                <w:sz w:val="18"/>
                <w:szCs w:val="18"/>
              </w:rPr>
              <w:t>mutants</w:t>
            </w:r>
          </w:p>
        </w:tc>
      </w:tr>
      <w:tr w:rsidR="007E7835" w:rsidRPr="000463CA" w14:paraId="6F7802FE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0478A8" w14:textId="77777777" w:rsidR="007E7835" w:rsidRPr="006018FC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A3165_int_R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95B787" w14:textId="77777777" w:rsidR="007E7835" w:rsidRPr="006018FC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314F3C">
              <w:rPr>
                <w:rFonts w:ascii="Arial" w:hAnsi="Arial" w:cs="Arial"/>
                <w:sz w:val="18"/>
                <w:szCs w:val="18"/>
              </w:rPr>
              <w:t>TAGAGGGGCTTCGGTCTGTA</w:t>
            </w:r>
          </w:p>
        </w:tc>
        <w:tc>
          <w:tcPr>
            <w:tcW w:w="31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AE5823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5D8EDD16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6A17B7AB" w14:textId="77777777" w:rsidR="007E7835" w:rsidRPr="006018FC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6A0910">
              <w:rPr>
                <w:rFonts w:ascii="Arial" w:hAnsi="Arial" w:cs="Arial"/>
                <w:sz w:val="18"/>
                <w:szCs w:val="18"/>
              </w:rPr>
              <w:t>A3408_int_FOR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2AEDFC74" w14:textId="77777777" w:rsidR="007E7835" w:rsidRPr="006018FC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6A0910">
              <w:rPr>
                <w:rFonts w:ascii="Arial" w:hAnsi="Arial" w:cs="Arial"/>
                <w:sz w:val="18"/>
                <w:szCs w:val="18"/>
              </w:rPr>
              <w:t>GACAACCAACTCAGCAGCAA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06FAC61C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6018FC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annealing withi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408 </w:t>
            </w:r>
            <w:r>
              <w:rPr>
                <w:rFonts w:ascii="Arial" w:hAnsi="Arial" w:cs="Arial"/>
                <w:sz w:val="18"/>
                <w:szCs w:val="18"/>
              </w:rPr>
              <w:t xml:space="preserve">gene, used to confirm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 H16_A3408 </w:t>
            </w:r>
            <w:r>
              <w:rPr>
                <w:rFonts w:ascii="Arial" w:hAnsi="Arial" w:cs="Arial"/>
                <w:sz w:val="18"/>
                <w:szCs w:val="18"/>
              </w:rPr>
              <w:t>mutants</w:t>
            </w:r>
          </w:p>
        </w:tc>
      </w:tr>
      <w:tr w:rsidR="007E7835" w:rsidRPr="000463CA" w14:paraId="1400E3B8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4CC488AE" w14:textId="77777777" w:rsidR="007E7835" w:rsidRPr="006018FC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6A0910">
              <w:rPr>
                <w:rFonts w:ascii="Arial" w:hAnsi="Arial" w:cs="Arial"/>
                <w:sz w:val="18"/>
                <w:szCs w:val="18"/>
              </w:rPr>
              <w:t>A3408_int_RE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2ABC666F" w14:textId="77777777" w:rsidR="007E7835" w:rsidRPr="006018FC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6A0910">
              <w:rPr>
                <w:rFonts w:ascii="Arial" w:hAnsi="Arial" w:cs="Arial"/>
                <w:sz w:val="18"/>
                <w:szCs w:val="18"/>
              </w:rPr>
              <w:t>AAGTTGGCCAGCAATACCAT</w:t>
            </w:r>
          </w:p>
        </w:tc>
        <w:tc>
          <w:tcPr>
            <w:tcW w:w="3103" w:type="dxa"/>
            <w:vMerge/>
            <w:tcBorders>
              <w:left w:val="nil"/>
              <w:bottom w:val="nil"/>
              <w:right w:val="nil"/>
            </w:tcBorders>
            <w:shd w:val="clear" w:color="auto" w:fill="D0CECE" w:themeFill="background2" w:themeFillShade="E6"/>
            <w:vAlign w:val="center"/>
          </w:tcPr>
          <w:p w14:paraId="18B28765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  <w:tr w:rsidR="007E7835" w:rsidRPr="000463CA" w14:paraId="73E115D9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CBBE6" w14:textId="77777777" w:rsidR="007E7835" w:rsidRPr="006018FC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6A0910">
              <w:rPr>
                <w:rFonts w:ascii="Arial" w:hAnsi="Arial" w:cs="Arial"/>
                <w:sz w:val="18"/>
                <w:szCs w:val="18"/>
              </w:rPr>
              <w:t>A3434_int_FOR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126EB" w14:textId="77777777" w:rsidR="007E7835" w:rsidRPr="006018FC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6A0910">
              <w:rPr>
                <w:rFonts w:ascii="Arial" w:hAnsi="Arial" w:cs="Arial"/>
                <w:sz w:val="18"/>
                <w:szCs w:val="18"/>
              </w:rPr>
              <w:t>GCAGCTACCCCATCCATATC</w:t>
            </w:r>
          </w:p>
        </w:tc>
        <w:tc>
          <w:tcPr>
            <w:tcW w:w="3103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74AEE055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6018FC">
              <w:rPr>
                <w:rFonts w:ascii="Arial" w:hAnsi="Arial" w:cs="Arial"/>
                <w:sz w:val="18"/>
                <w:szCs w:val="18"/>
              </w:rPr>
              <w:t>Primers</w:t>
            </w:r>
            <w:r>
              <w:rPr>
                <w:rFonts w:ascii="Arial" w:hAnsi="Arial" w:cs="Arial"/>
                <w:sz w:val="18"/>
                <w:szCs w:val="18"/>
              </w:rPr>
              <w:t xml:space="preserve"> annealing within the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H16_A3434 </w:t>
            </w:r>
            <w:r>
              <w:rPr>
                <w:rFonts w:ascii="Arial" w:hAnsi="Arial" w:cs="Arial"/>
                <w:sz w:val="18"/>
                <w:szCs w:val="18"/>
              </w:rPr>
              <w:t xml:space="preserve">gene, used to confirm H16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Δ H16_A3434 </w:t>
            </w:r>
            <w:r>
              <w:rPr>
                <w:rFonts w:ascii="Arial" w:hAnsi="Arial" w:cs="Arial"/>
                <w:sz w:val="18"/>
                <w:szCs w:val="18"/>
              </w:rPr>
              <w:t>mutants</w:t>
            </w:r>
          </w:p>
        </w:tc>
      </w:tr>
      <w:tr w:rsidR="007E7835" w:rsidRPr="000463CA" w14:paraId="268832EE" w14:textId="77777777" w:rsidTr="001B633A">
        <w:trPr>
          <w:trHeight w:val="709"/>
          <w:jc w:val="center"/>
        </w:trPr>
        <w:tc>
          <w:tcPr>
            <w:tcW w:w="198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D101CE5" w14:textId="77777777" w:rsidR="007E7835" w:rsidRPr="006018FC" w:rsidRDefault="007E7835" w:rsidP="001B633A">
            <w:pPr>
              <w:rPr>
                <w:rFonts w:ascii="Arial" w:hAnsi="Arial" w:cs="Arial"/>
                <w:sz w:val="18"/>
                <w:szCs w:val="18"/>
              </w:rPr>
            </w:pPr>
            <w:r w:rsidRPr="006A0910">
              <w:rPr>
                <w:rFonts w:ascii="Arial" w:hAnsi="Arial" w:cs="Arial"/>
                <w:sz w:val="18"/>
                <w:szCs w:val="18"/>
              </w:rPr>
              <w:t>A3434_int_REV</w:t>
            </w:r>
          </w:p>
        </w:tc>
        <w:tc>
          <w:tcPr>
            <w:tcW w:w="467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E3148CC" w14:textId="77777777" w:rsidR="007E7835" w:rsidRPr="006018FC" w:rsidRDefault="007E7835" w:rsidP="001B633A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6A0910">
              <w:rPr>
                <w:rFonts w:ascii="Arial" w:hAnsi="Arial" w:cs="Arial"/>
                <w:sz w:val="18"/>
                <w:szCs w:val="18"/>
              </w:rPr>
              <w:t>GTGTGGCCGAAATTGAGAAT</w:t>
            </w:r>
          </w:p>
        </w:tc>
        <w:tc>
          <w:tcPr>
            <w:tcW w:w="3103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13C27827" w14:textId="77777777" w:rsidR="007E7835" w:rsidRPr="00A965E1" w:rsidRDefault="007E7835" w:rsidP="001B633A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</w:tr>
    </w:tbl>
    <w:p w14:paraId="06B2C857" w14:textId="77777777" w:rsidR="007E7835" w:rsidRDefault="007E7835"/>
    <w:p w14:paraId="52668902" w14:textId="4E82B50B" w:rsidR="001932A9" w:rsidRDefault="001932A9"/>
    <w:p w14:paraId="596B4DA6" w14:textId="43BE5F0B" w:rsidR="00FD717A" w:rsidRDefault="00FD717A"/>
    <w:p w14:paraId="7950EF33" w14:textId="30F57F4C" w:rsidR="00BB279F" w:rsidRDefault="00BB279F"/>
    <w:p w14:paraId="5521658B" w14:textId="7D4164A7" w:rsidR="00BB279F" w:rsidRDefault="00BB279F"/>
    <w:p w14:paraId="50BF4EBB" w14:textId="563C43B5" w:rsidR="00BB279F" w:rsidRDefault="00BB279F"/>
    <w:p w14:paraId="60FE668C" w14:textId="1AB0E300" w:rsidR="00BB279F" w:rsidRDefault="00BB279F"/>
    <w:p w14:paraId="0F013E2F" w14:textId="3DBB59FB" w:rsidR="00BB279F" w:rsidRDefault="00BB279F"/>
    <w:p w14:paraId="5777C1E8" w14:textId="2856C550" w:rsidR="00BB279F" w:rsidRDefault="00BB279F"/>
    <w:p w14:paraId="23DC5459" w14:textId="569C9C58" w:rsidR="00BB279F" w:rsidRDefault="00BB279F"/>
    <w:p w14:paraId="5126B6C8" w14:textId="553EF630" w:rsidR="00BB279F" w:rsidRDefault="00BB279F"/>
    <w:p w14:paraId="6B777FFA" w14:textId="62759347" w:rsidR="00BB279F" w:rsidRDefault="00BB279F"/>
    <w:p w14:paraId="539FF591" w14:textId="3A9C8F4C" w:rsidR="00BB279F" w:rsidRDefault="00BB279F"/>
    <w:p w14:paraId="2332255C" w14:textId="55D01097" w:rsidR="00BB279F" w:rsidRDefault="00BB279F"/>
    <w:p w14:paraId="2A19465A" w14:textId="26ACA7D7" w:rsidR="00BB279F" w:rsidRDefault="00BB279F"/>
    <w:p w14:paraId="48AF9EF9" w14:textId="14729552" w:rsidR="00BB279F" w:rsidRDefault="00BB279F"/>
    <w:p w14:paraId="0AD71C9F" w14:textId="7971AB38" w:rsidR="00BB279F" w:rsidRDefault="00BB279F"/>
    <w:p w14:paraId="18C26AAC" w14:textId="75830E8A" w:rsidR="00BB279F" w:rsidRDefault="00BB279F"/>
    <w:p w14:paraId="3FD1BDF7" w14:textId="6C71940E" w:rsidR="00BB279F" w:rsidRDefault="00BB279F"/>
    <w:p w14:paraId="5C49C96E" w14:textId="15C173FB" w:rsidR="00BB279F" w:rsidRDefault="00BB279F"/>
    <w:p w14:paraId="398B10B1" w14:textId="7EE06F44" w:rsidR="00BB279F" w:rsidRDefault="00BB279F"/>
    <w:p w14:paraId="03198D6D" w14:textId="77777777" w:rsidR="00BB279F" w:rsidRDefault="00BB279F"/>
    <w:p w14:paraId="726FB91E" w14:textId="431DAEA2" w:rsidR="00FD717A" w:rsidRDefault="00FD717A"/>
    <w:p w14:paraId="64C144B5" w14:textId="6575B502" w:rsidR="00FD717A" w:rsidRDefault="00FD717A"/>
    <w:p w14:paraId="3A65517F" w14:textId="5BF44263" w:rsidR="00FD717A" w:rsidRDefault="00FD717A"/>
    <w:p w14:paraId="44A3B438" w14:textId="77777777" w:rsidR="00FD717A" w:rsidRDefault="00FD717A"/>
    <w:p w14:paraId="232F2BBA" w14:textId="77777777" w:rsidR="007E7835" w:rsidRPr="007E7835" w:rsidRDefault="001932A9" w:rsidP="002A42F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E7835" w:rsidRPr="007E7835">
        <w:t>1.</w:t>
      </w:r>
      <w:r w:rsidR="007E7835" w:rsidRPr="007E7835">
        <w:tab/>
        <w:t>Grant SG, Jessee J, Bloom FR, Hanahan D. Differential plasmid rescue from transgenic mouse DNAs into Escherichia coli methylation-restriction mutants. Proc Natl Acad Sci U S A. 1990;87(12):4645-9.</w:t>
      </w:r>
    </w:p>
    <w:p w14:paraId="5C07651D" w14:textId="77777777" w:rsidR="007E7835" w:rsidRPr="007E7835" w:rsidRDefault="007E7835" w:rsidP="002A42FA">
      <w:pPr>
        <w:pStyle w:val="EndNoteBibliography"/>
        <w:ind w:left="720" w:hanging="720"/>
      </w:pPr>
      <w:r w:rsidRPr="007E7835">
        <w:t>2.</w:t>
      </w:r>
      <w:r w:rsidRPr="007E7835">
        <w:tab/>
        <w:t>Herrero M, de Lorenzo V, Timmis KN. Transposon vectors containing non-antibiotic resistance selection markers for cloning and stable chromosomal insertion of foreign genes in gram-negative bacteria. J Bacteriol. 1990;172(11):6557-67.</w:t>
      </w:r>
    </w:p>
    <w:p w14:paraId="5A4B8247" w14:textId="4D38792C" w:rsidR="007E7835" w:rsidRDefault="007E7835" w:rsidP="002A42FA">
      <w:pPr>
        <w:pStyle w:val="EndNoteBibliography"/>
        <w:ind w:left="720" w:hanging="720"/>
      </w:pPr>
      <w:r w:rsidRPr="007E7835">
        <w:t>3.</w:t>
      </w:r>
      <w:r w:rsidRPr="007E7835">
        <w:tab/>
        <w:t>Ehsaan M, Baker J, Kovacs K, Malys N, Minton NP. The pMTL70000 modular, plasmid vector series for strain engineering in Cupriavidus necator H16. J Microbiol Methods. 2021;189:106323.</w:t>
      </w:r>
    </w:p>
    <w:p w14:paraId="0A8D663A" w14:textId="6D977F5B" w:rsidR="00FD717A" w:rsidRDefault="00FD717A" w:rsidP="007E7835">
      <w:pPr>
        <w:pStyle w:val="EndNoteBibliography"/>
      </w:pPr>
    </w:p>
    <w:p w14:paraId="67FDC06A" w14:textId="0CCB942D" w:rsidR="00FD717A" w:rsidRDefault="00FD717A" w:rsidP="007E7835">
      <w:pPr>
        <w:pStyle w:val="EndNoteBibliography"/>
      </w:pPr>
    </w:p>
    <w:p w14:paraId="79004AE0" w14:textId="1B456CFC" w:rsidR="00FD717A" w:rsidRDefault="00FD717A" w:rsidP="007E7835">
      <w:pPr>
        <w:pStyle w:val="EndNoteBibliography"/>
      </w:pPr>
    </w:p>
    <w:p w14:paraId="5172D1E4" w14:textId="3CEB0992" w:rsidR="00FD717A" w:rsidRDefault="00FD717A" w:rsidP="007E7835">
      <w:pPr>
        <w:pStyle w:val="EndNoteBibliography"/>
      </w:pPr>
    </w:p>
    <w:p w14:paraId="1FDAF58A" w14:textId="2E0A7E42" w:rsidR="00FD717A" w:rsidRDefault="00FD717A" w:rsidP="007E7835">
      <w:pPr>
        <w:pStyle w:val="EndNoteBibliography"/>
      </w:pPr>
    </w:p>
    <w:p w14:paraId="639A7C9F" w14:textId="38ABC704" w:rsidR="00FD717A" w:rsidRDefault="00FD717A" w:rsidP="007E7835">
      <w:pPr>
        <w:pStyle w:val="EndNoteBibliography"/>
      </w:pPr>
    </w:p>
    <w:p w14:paraId="30FEA378" w14:textId="33D20338" w:rsidR="00FD717A" w:rsidRDefault="00FD717A" w:rsidP="007E7835">
      <w:pPr>
        <w:pStyle w:val="EndNoteBibliography"/>
      </w:pPr>
    </w:p>
    <w:p w14:paraId="1AD23FE8" w14:textId="0EEA627A" w:rsidR="00FD717A" w:rsidRDefault="00FD717A" w:rsidP="007E7835">
      <w:pPr>
        <w:pStyle w:val="EndNoteBibliography"/>
      </w:pPr>
    </w:p>
    <w:p w14:paraId="50D0A8D4" w14:textId="6FE9A3EE" w:rsidR="00FD717A" w:rsidRDefault="00FD717A" w:rsidP="007E7835">
      <w:pPr>
        <w:pStyle w:val="EndNoteBibliography"/>
      </w:pPr>
    </w:p>
    <w:p w14:paraId="7142D645" w14:textId="2C231C2A" w:rsidR="00FD717A" w:rsidRDefault="00FD717A" w:rsidP="007E7835">
      <w:pPr>
        <w:pStyle w:val="EndNoteBibliography"/>
      </w:pPr>
    </w:p>
    <w:p w14:paraId="59FC3DEA" w14:textId="3CE01EDD" w:rsidR="00FD717A" w:rsidRDefault="00FD717A" w:rsidP="007E7835">
      <w:pPr>
        <w:pStyle w:val="EndNoteBibliography"/>
      </w:pPr>
    </w:p>
    <w:p w14:paraId="7D0CCA7D" w14:textId="6EC1252D" w:rsidR="00FD717A" w:rsidRDefault="00FD717A" w:rsidP="007E7835">
      <w:pPr>
        <w:pStyle w:val="EndNoteBibliography"/>
      </w:pPr>
    </w:p>
    <w:p w14:paraId="02BC34A6" w14:textId="093C7D2E" w:rsidR="00FD717A" w:rsidRDefault="00FD717A" w:rsidP="007E7835">
      <w:pPr>
        <w:pStyle w:val="EndNoteBibliography"/>
      </w:pPr>
    </w:p>
    <w:p w14:paraId="709AFC04" w14:textId="04C32008" w:rsidR="00FD717A" w:rsidRDefault="00FD717A" w:rsidP="007E7835">
      <w:pPr>
        <w:pStyle w:val="EndNoteBibliography"/>
      </w:pPr>
    </w:p>
    <w:p w14:paraId="4CB07D8A" w14:textId="77777777" w:rsidR="00FD717A" w:rsidRPr="007E7835" w:rsidRDefault="00FD717A" w:rsidP="007E7835">
      <w:pPr>
        <w:pStyle w:val="EndNoteBibliography"/>
      </w:pPr>
    </w:p>
    <w:p w14:paraId="29D7E5CA" w14:textId="7CBF4506" w:rsidR="00643027" w:rsidRDefault="001932A9">
      <w:r>
        <w:fldChar w:fldCharType="end"/>
      </w:r>
    </w:p>
    <w:sectPr w:rsidR="0064302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Verdan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5stxaa82zpfoesxd65ptsya0rv2tvfawpw&quot;&gt;GSM_TraDIS refs&lt;record-ids&gt;&lt;item&gt;57&lt;/item&gt;&lt;item&gt;59&lt;/item&gt;&lt;item&gt;60&lt;/item&gt;&lt;/record-ids&gt;&lt;/item&gt;&lt;/Libraries&gt;"/>
  </w:docVars>
  <w:rsids>
    <w:rsidRoot w:val="0029290C"/>
    <w:rsid w:val="000B6D5A"/>
    <w:rsid w:val="0010312D"/>
    <w:rsid w:val="00171BFE"/>
    <w:rsid w:val="001932A9"/>
    <w:rsid w:val="0029290C"/>
    <w:rsid w:val="002A42FA"/>
    <w:rsid w:val="00532641"/>
    <w:rsid w:val="005418AB"/>
    <w:rsid w:val="005A0832"/>
    <w:rsid w:val="006207C2"/>
    <w:rsid w:val="00643027"/>
    <w:rsid w:val="00721E24"/>
    <w:rsid w:val="007E7835"/>
    <w:rsid w:val="008D4B04"/>
    <w:rsid w:val="008D62BF"/>
    <w:rsid w:val="00904B3E"/>
    <w:rsid w:val="009A534B"/>
    <w:rsid w:val="009D6D20"/>
    <w:rsid w:val="00A77B90"/>
    <w:rsid w:val="00A965E1"/>
    <w:rsid w:val="00A977F9"/>
    <w:rsid w:val="00B93478"/>
    <w:rsid w:val="00BB279F"/>
    <w:rsid w:val="00C561EA"/>
    <w:rsid w:val="00D05A06"/>
    <w:rsid w:val="00DC1A3C"/>
    <w:rsid w:val="00DC76A8"/>
    <w:rsid w:val="00EA51E8"/>
    <w:rsid w:val="00EF29AC"/>
    <w:rsid w:val="00F20FDD"/>
    <w:rsid w:val="00FD71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2D2C10"/>
  <w15:chartTrackingRefBased/>
  <w15:docId w15:val="{A3DA558B-C1B9-4AB0-9758-25C50453B7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290C"/>
    <w:pPr>
      <w:spacing w:after="0" w:line="240" w:lineRule="auto"/>
    </w:pPr>
    <w:rPr>
      <w:rFonts w:ascii="Verdana" w:eastAsia="Times New Roman" w:hAnsi="Verdana" w:cs="Times New Roman"/>
      <w:sz w:val="20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9290C"/>
    <w:pPr>
      <w:spacing w:after="0" w:line="240" w:lineRule="auto"/>
    </w:pPr>
    <w:rPr>
      <w:lang w:val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932A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32A9"/>
    <w:rPr>
      <w:rFonts w:ascii="Verdana" w:eastAsia="Times New Roman" w:hAnsi="Verdana" w:cs="Times New Roman"/>
      <w:noProof/>
      <w:sz w:val="20"/>
      <w:szCs w:val="24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1932A9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932A9"/>
    <w:rPr>
      <w:rFonts w:ascii="Verdana" w:eastAsia="Times New Roman" w:hAnsi="Verdana" w:cs="Times New Roman"/>
      <w:noProof/>
      <w:sz w:val="20"/>
      <w:szCs w:val="24"/>
      <w:lang w:eastAsia="en-GB"/>
    </w:rPr>
  </w:style>
  <w:style w:type="paragraph" w:styleId="NormalWeb">
    <w:name w:val="Normal (Web)"/>
    <w:basedOn w:val="Normal"/>
    <w:uiPriority w:val="99"/>
    <w:unhideWhenUsed/>
    <w:rsid w:val="00FD717A"/>
    <w:pPr>
      <w:spacing w:before="100" w:beforeAutospacing="1" w:after="100" w:afterAutospacing="1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820</Words>
  <Characters>10379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Garavaglia</dc:creator>
  <cp:keywords/>
  <dc:description/>
  <cp:lastModifiedBy>Nicole Pearcy (staff)</cp:lastModifiedBy>
  <cp:revision>2</cp:revision>
  <dcterms:created xsi:type="dcterms:W3CDTF">2022-02-16T13:03:00Z</dcterms:created>
  <dcterms:modified xsi:type="dcterms:W3CDTF">2022-02-16T13:03:00Z</dcterms:modified>
</cp:coreProperties>
</file>